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11D834CD" w14:textId="1203DFE7" w:rsidR="0062399A" w:rsidRPr="00576BCA" w:rsidRDefault="00576BCA" w:rsidP="0062399A">
      <w:pPr>
        <w:pStyle w:val="Sansinterligne"/>
        <w:pBdr>
          <w:top w:val="single" w:sz="4" w:space="1" w:color="auto"/>
          <w:bottom w:val="single" w:sz="4" w:space="1" w:color="auto"/>
        </w:pBdr>
        <w:jc w:val="center"/>
        <w:rPr>
          <w:rFonts w:cstheme="minorHAnsi"/>
          <w:sz w:val="40"/>
          <w:szCs w:val="40"/>
        </w:rPr>
      </w:pPr>
      <w:r w:rsidRPr="00576BCA">
        <w:rPr>
          <w:rFonts w:cstheme="minorHAnsi"/>
          <w:sz w:val="40"/>
          <w:szCs w:val="40"/>
        </w:rPr>
        <w:t>The cerebral correlates of dream recall</w:t>
      </w:r>
      <w:r w:rsidR="00E512C0">
        <w:rPr>
          <w:rFonts w:cstheme="minorHAnsi"/>
          <w:sz w:val="40"/>
          <w:szCs w:val="40"/>
        </w:rPr>
        <w:t xml:space="preserve"> frequency</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E8570D" w:rsidRDefault="00FE55D9" w:rsidP="00515DE3">
      <w:pPr>
        <w:pStyle w:val="Sansinterligne"/>
        <w:spacing w:after="120"/>
        <w:rPr>
          <w:rFonts w:cstheme="minorHAnsi"/>
          <w:sz w:val="28"/>
          <w:szCs w:val="28"/>
          <w:lang w:val="fr-FR"/>
        </w:rPr>
      </w:pPr>
      <w:r w:rsidRPr="00E8570D">
        <w:rPr>
          <w:rFonts w:cstheme="minorHAnsi"/>
          <w:sz w:val="28"/>
          <w:szCs w:val="28"/>
          <w:lang w:val="fr-FR"/>
        </w:rPr>
        <w:t xml:space="preserve">Pr. Yves Rossetti </w:t>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r>
      <w:r w:rsidRPr="00E8570D">
        <w:rPr>
          <w:rFonts w:cstheme="minorHAnsi"/>
          <w:sz w:val="28"/>
          <w:szCs w:val="28"/>
          <w:lang w:val="fr-FR"/>
        </w:rPr>
        <w:tab/>
        <w:t>Examiner</w:t>
      </w:r>
    </w:p>
    <w:p w14:paraId="577A1515" w14:textId="77777777" w:rsidR="00FE55D9" w:rsidRPr="00397E7C" w:rsidRDefault="00FE55D9" w:rsidP="00D249CA">
      <w:pPr>
        <w:rPr>
          <w:sz w:val="28"/>
          <w:lang w:val="fr-FR"/>
        </w:rPr>
      </w:pPr>
      <w:r w:rsidRPr="00397E7C">
        <w:rPr>
          <w:sz w:val="28"/>
          <w:lang w:val="fr-FR"/>
        </w:rPr>
        <w:t>Dr. Perrine Ruby</w:t>
      </w:r>
      <w:r w:rsidRPr="00397E7C">
        <w:rPr>
          <w:sz w:val="28"/>
          <w:lang w:val="fr-FR"/>
        </w:rPr>
        <w:tab/>
      </w:r>
      <w:r w:rsidRPr="00397E7C">
        <w:rPr>
          <w:sz w:val="28"/>
          <w:lang w:val="fr-FR"/>
        </w:rPr>
        <w:tab/>
      </w:r>
      <w:r w:rsidRPr="00397E7C">
        <w:rPr>
          <w:sz w:val="28"/>
          <w:lang w:val="fr-FR"/>
        </w:rPr>
        <w:tab/>
      </w:r>
      <w:r w:rsidRPr="00397E7C">
        <w:rPr>
          <w:sz w:val="28"/>
          <w:lang w:val="fr-FR"/>
        </w:rPr>
        <w:tab/>
      </w:r>
      <w:r w:rsidRPr="00397E7C">
        <w:rPr>
          <w:sz w:val="28"/>
          <w:lang w:val="fr-FR"/>
        </w:rPr>
        <w:tab/>
        <w:t>PhD director</w:t>
      </w:r>
    </w:p>
    <w:p w14:paraId="0187A378" w14:textId="77777777" w:rsidR="00E963DF" w:rsidRPr="001E29A6" w:rsidRDefault="0062399A" w:rsidP="00D249CA">
      <w:pPr>
        <w:rPr>
          <w:lang w:val="fr-FR"/>
        </w:rPr>
      </w:pPr>
      <w:r w:rsidRPr="00E8570D">
        <w:rPr>
          <w:lang w:val="fr-FR"/>
        </w:rPr>
        <w:br w:type="page"/>
      </w:r>
    </w:p>
    <w:p w14:paraId="47D6867D" w14:textId="69243EBD" w:rsidR="00ED3ED2" w:rsidRDefault="00ED3ED2">
      <w:pPr>
        <w:spacing w:after="200" w:line="276" w:lineRule="auto"/>
        <w:jc w:val="left"/>
        <w:rPr>
          <w:lang w:val="fr-FR"/>
        </w:rPr>
      </w:pPr>
      <w:r>
        <w:rPr>
          <w:lang w:val="fr-FR"/>
        </w:rPr>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F356AD" w:rsidRPr="008B6377" w:rsidRDefault="00F356AD"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F356AD" w:rsidRPr="008B6377" w:rsidRDefault="00F356AD"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v:textbox>
                <w10:wrap type="square" anchorx="margin" anchory="margin"/>
              </v:shape>
            </w:pict>
          </mc:Fallback>
        </mc:AlternateContent>
      </w:r>
    </w:p>
    <w:p w14:paraId="43E9F068" w14:textId="77777777" w:rsidR="004C6A48" w:rsidRDefault="004C6A48">
      <w:pPr>
        <w:spacing w:after="200" w:line="276" w:lineRule="auto"/>
        <w:jc w:val="left"/>
        <w:rPr>
          <w:lang w:val="fr-FR"/>
        </w:rPr>
      </w:pPr>
      <w:r>
        <w:rPr>
          <w:lang w:val="fr-FR"/>
        </w:rPr>
        <w:br w:type="page"/>
      </w:r>
    </w:p>
    <w:p w14:paraId="4B96E818" w14:textId="1C5A0120" w:rsidR="00EE56A3" w:rsidRPr="00E963DF" w:rsidRDefault="00CB6227" w:rsidP="00D249CA">
      <w:pPr>
        <w:rPr>
          <w:lang w:val="fr-FR"/>
        </w:rPr>
      </w:pPr>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F356AD" w:rsidRPr="00FE10F6" w:rsidRDefault="00F356AD" w:rsidP="00ED3ED2">
                            <w:pPr>
                              <w:spacing w:line="276" w:lineRule="auto"/>
                              <w:jc w:val="right"/>
                              <w:rPr>
                                <w:i/>
                                <w:sz w:val="28"/>
                                <w:lang w:val="fr-FR"/>
                              </w:rPr>
                            </w:pPr>
                            <w:r w:rsidRPr="00FE10F6">
                              <w:rPr>
                                <w:i/>
                                <w:sz w:val="28"/>
                                <w:lang w:val="fr-FR"/>
                              </w:rPr>
                              <w:t>« J’ai rêvé tant et plus, mais je n’y entends note. »</w:t>
                            </w:r>
                          </w:p>
                          <w:p w14:paraId="53B4F203" w14:textId="77777777" w:rsidR="00F356AD" w:rsidRPr="00FE10F6" w:rsidRDefault="00F356AD"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F356AD" w:rsidRPr="00FE10F6" w:rsidRDefault="00F356AD" w:rsidP="00ED3ED2">
                      <w:pPr>
                        <w:spacing w:line="276" w:lineRule="auto"/>
                        <w:jc w:val="right"/>
                        <w:rPr>
                          <w:i/>
                          <w:sz w:val="28"/>
                          <w:lang w:val="fr-FR"/>
                        </w:rPr>
                      </w:pPr>
                      <w:r w:rsidRPr="00FE10F6">
                        <w:rPr>
                          <w:i/>
                          <w:sz w:val="28"/>
                          <w:lang w:val="fr-FR"/>
                        </w:rPr>
                        <w:t>« J’ai rêvé tant et plus, mais je n’y entends note. »</w:t>
                      </w:r>
                    </w:p>
                    <w:p w14:paraId="53B4F203" w14:textId="77777777" w:rsidR="00F356AD" w:rsidRPr="00FE10F6" w:rsidRDefault="00F356AD"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F356AD" w:rsidRPr="00C60B4A" w:rsidRDefault="00F356AD"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F356AD" w:rsidRPr="00C60B4A" w:rsidRDefault="00F356AD"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F356AD" w:rsidRPr="00C60B4A" w:rsidRDefault="00F356AD" w:rsidP="00CB6227">
                            <w:pPr>
                              <w:spacing w:after="0" w:line="276" w:lineRule="auto"/>
                              <w:jc w:val="left"/>
                              <w:rPr>
                                <w:i/>
                                <w:sz w:val="28"/>
                                <w:lang w:val="fr-FR"/>
                              </w:rPr>
                            </w:pPr>
                            <w:r w:rsidRPr="00C60B4A">
                              <w:rPr>
                                <w:i/>
                                <w:sz w:val="28"/>
                                <w:lang w:val="fr-FR"/>
                              </w:rPr>
                              <w:t>Et près de moi s'épandre un murmure pareil,</w:t>
                            </w:r>
                          </w:p>
                          <w:p w14:paraId="3BF963B1" w14:textId="0D7990B8" w:rsidR="00F356AD" w:rsidRPr="00C60B4A" w:rsidRDefault="00F356AD"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F356AD" w:rsidRPr="00C60B4A" w:rsidRDefault="00F356AD"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F356AD" w:rsidRPr="00C60B4A" w:rsidRDefault="00F356AD"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F356AD" w:rsidRPr="00C60B4A" w:rsidRDefault="00F356AD"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F356AD" w:rsidRPr="00C60B4A" w:rsidRDefault="00F356AD" w:rsidP="00CB6227">
                      <w:pPr>
                        <w:spacing w:after="0" w:line="276" w:lineRule="auto"/>
                        <w:jc w:val="left"/>
                        <w:rPr>
                          <w:i/>
                          <w:sz w:val="28"/>
                          <w:lang w:val="fr-FR"/>
                        </w:rPr>
                      </w:pPr>
                      <w:r w:rsidRPr="00C60B4A">
                        <w:rPr>
                          <w:i/>
                          <w:sz w:val="28"/>
                          <w:lang w:val="fr-FR"/>
                        </w:rPr>
                        <w:t>Et près de moi s'épandre un murmure pareil,</w:t>
                      </w:r>
                    </w:p>
                    <w:p w14:paraId="3BF963B1" w14:textId="0D7990B8" w:rsidR="00F356AD" w:rsidRPr="00C60B4A" w:rsidRDefault="00F356AD"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F356AD" w:rsidRPr="00C60B4A" w:rsidRDefault="00F356AD"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E963DF">
        <w:rPr>
          <w:lang w:val="fr-FR"/>
        </w:rPr>
        <w:br w:type="page"/>
      </w:r>
    </w:p>
    <w:p w14:paraId="62D16C58" w14:textId="77777777" w:rsidR="00E35BFD" w:rsidRDefault="00E35BFD">
      <w:pPr>
        <w:spacing w:after="200" w:line="276" w:lineRule="auto"/>
        <w:jc w:val="left"/>
        <w:rPr>
          <w:rFonts w:ascii="Georgia" w:hAnsi="Georgia"/>
          <w:sz w:val="52"/>
          <w:szCs w:val="60"/>
          <w:lang w:val="fr-FR"/>
        </w:rPr>
      </w:pPr>
      <w:r>
        <w:rPr>
          <w:lang w:val="fr-FR"/>
        </w:rPr>
        <w:br w:type="page"/>
      </w:r>
    </w:p>
    <w:p w14:paraId="7752AEB8" w14:textId="54A1EB6C" w:rsidR="00C91E58" w:rsidRPr="007727F2" w:rsidRDefault="00252E2A" w:rsidP="003A78B4">
      <w:pPr>
        <w:pStyle w:val="Partie"/>
        <w:rPr>
          <w:lang w:val="fr-FR"/>
        </w:rPr>
      </w:pPr>
      <w:bookmarkStart w:id="0" w:name="_Toc490466245"/>
      <w:r w:rsidRPr="007727F2">
        <w:rPr>
          <w:lang w:val="fr-FR"/>
        </w:rPr>
        <w:t>RÉSUMÉ</w:t>
      </w:r>
      <w:bookmarkEnd w:id="0"/>
    </w:p>
    <w:p w14:paraId="3A05B185" w14:textId="77777777" w:rsidR="00F252EC" w:rsidRPr="007727F2" w:rsidRDefault="00F252EC" w:rsidP="00D249CA">
      <w:pPr>
        <w:rPr>
          <w:rFonts w:ascii="Georgia" w:hAnsi="Georgia"/>
          <w:sz w:val="80"/>
          <w:szCs w:val="80"/>
          <w:lang w:val="fr-FR"/>
        </w:rPr>
      </w:pPr>
      <w:r w:rsidRPr="007727F2">
        <w:rPr>
          <w:lang w:val="fr-FR"/>
        </w:rPr>
        <w:br w:type="page"/>
      </w:r>
    </w:p>
    <w:p w14:paraId="07780BB8" w14:textId="77777777" w:rsidR="00F252EC" w:rsidRPr="007727F2" w:rsidRDefault="00252E2A" w:rsidP="003A78B4">
      <w:pPr>
        <w:pStyle w:val="Partie"/>
        <w:rPr>
          <w:lang w:val="fr-FR"/>
        </w:rPr>
      </w:pPr>
      <w:bookmarkStart w:id="1" w:name="_Toc490466246"/>
      <w:r w:rsidRPr="007727F2">
        <w:rPr>
          <w:lang w:val="fr-FR"/>
        </w:rPr>
        <w:t>ABSTRACT</w:t>
      </w:r>
      <w:bookmarkEnd w:id="1"/>
    </w:p>
    <w:p w14:paraId="31FB42F4" w14:textId="0362024F"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EF6B82">
        <w:t xml:space="preserve"> This is mainly due because dreaming is solely accessible by recollection of the dreamer after awakening, and therefore cannot be observed directly. </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466247"/>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5A3970D5" w14:textId="77777777" w:rsidR="00064CF6" w:rsidRDefault="009306E8">
          <w:pPr>
            <w:pStyle w:val="TM1"/>
            <w:rPr>
              <w:rFonts w:cstheme="minorBidi"/>
              <w:b w:val="0"/>
              <w:bCs w:val="0"/>
              <w:caps w:val="0"/>
              <w:noProof/>
              <w:sz w:val="22"/>
              <w:szCs w:val="22"/>
            </w:rPr>
          </w:pPr>
          <w:r>
            <w:rPr>
              <w:szCs w:val="24"/>
            </w:rPr>
            <w:fldChar w:fldCharType="begin"/>
          </w:r>
          <w:r>
            <w:rPr>
              <w:szCs w:val="24"/>
            </w:rPr>
            <w:instrText xml:space="preserve"> TOC \h \z \t "Titre 1;3;Titre 2;4;Titre;2;Partie;1" </w:instrText>
          </w:r>
          <w:r>
            <w:rPr>
              <w:szCs w:val="24"/>
            </w:rPr>
            <w:fldChar w:fldCharType="separate"/>
          </w:r>
          <w:hyperlink w:anchor="_Toc490466245" w:history="1">
            <w:r w:rsidR="00064CF6" w:rsidRPr="00237C6E">
              <w:rPr>
                <w:rStyle w:val="Lienhypertexte"/>
                <w:noProof/>
                <w:lang w:val="fr-FR"/>
              </w:rPr>
              <w:t>RÉSUMÉ</w:t>
            </w:r>
            <w:r w:rsidR="00064CF6">
              <w:rPr>
                <w:noProof/>
                <w:webHidden/>
              </w:rPr>
              <w:tab/>
            </w:r>
            <w:r w:rsidR="00064CF6">
              <w:rPr>
                <w:noProof/>
                <w:webHidden/>
              </w:rPr>
              <w:fldChar w:fldCharType="begin"/>
            </w:r>
            <w:r w:rsidR="00064CF6">
              <w:rPr>
                <w:noProof/>
                <w:webHidden/>
              </w:rPr>
              <w:instrText xml:space="preserve"> PAGEREF _Toc490466245 \h </w:instrText>
            </w:r>
            <w:r w:rsidR="00064CF6">
              <w:rPr>
                <w:noProof/>
                <w:webHidden/>
              </w:rPr>
            </w:r>
            <w:r w:rsidR="00064CF6">
              <w:rPr>
                <w:noProof/>
                <w:webHidden/>
              </w:rPr>
              <w:fldChar w:fldCharType="separate"/>
            </w:r>
            <w:r w:rsidR="00064CF6">
              <w:rPr>
                <w:noProof/>
                <w:webHidden/>
              </w:rPr>
              <w:t>6</w:t>
            </w:r>
            <w:r w:rsidR="00064CF6">
              <w:rPr>
                <w:noProof/>
                <w:webHidden/>
              </w:rPr>
              <w:fldChar w:fldCharType="end"/>
            </w:r>
          </w:hyperlink>
        </w:p>
        <w:p w14:paraId="68AA9296" w14:textId="77777777" w:rsidR="00064CF6" w:rsidRDefault="00F356AD">
          <w:pPr>
            <w:pStyle w:val="TM1"/>
            <w:rPr>
              <w:rFonts w:cstheme="minorBidi"/>
              <w:b w:val="0"/>
              <w:bCs w:val="0"/>
              <w:caps w:val="0"/>
              <w:noProof/>
              <w:sz w:val="22"/>
              <w:szCs w:val="22"/>
            </w:rPr>
          </w:pPr>
          <w:hyperlink w:anchor="_Toc490466246" w:history="1">
            <w:r w:rsidR="00064CF6" w:rsidRPr="00237C6E">
              <w:rPr>
                <w:rStyle w:val="Lienhypertexte"/>
                <w:noProof/>
                <w:lang w:val="fr-FR"/>
              </w:rPr>
              <w:t>ABSTRACT</w:t>
            </w:r>
            <w:r w:rsidR="00064CF6">
              <w:rPr>
                <w:noProof/>
                <w:webHidden/>
              </w:rPr>
              <w:tab/>
            </w:r>
            <w:r w:rsidR="00064CF6">
              <w:rPr>
                <w:noProof/>
                <w:webHidden/>
              </w:rPr>
              <w:fldChar w:fldCharType="begin"/>
            </w:r>
            <w:r w:rsidR="00064CF6">
              <w:rPr>
                <w:noProof/>
                <w:webHidden/>
              </w:rPr>
              <w:instrText xml:space="preserve"> PAGEREF _Toc490466246 \h </w:instrText>
            </w:r>
            <w:r w:rsidR="00064CF6">
              <w:rPr>
                <w:noProof/>
                <w:webHidden/>
              </w:rPr>
            </w:r>
            <w:r w:rsidR="00064CF6">
              <w:rPr>
                <w:noProof/>
                <w:webHidden/>
              </w:rPr>
              <w:fldChar w:fldCharType="separate"/>
            </w:r>
            <w:r w:rsidR="00064CF6">
              <w:rPr>
                <w:noProof/>
                <w:webHidden/>
              </w:rPr>
              <w:t>7</w:t>
            </w:r>
            <w:r w:rsidR="00064CF6">
              <w:rPr>
                <w:noProof/>
                <w:webHidden/>
              </w:rPr>
              <w:fldChar w:fldCharType="end"/>
            </w:r>
          </w:hyperlink>
        </w:p>
        <w:p w14:paraId="72C68451" w14:textId="77777777" w:rsidR="00064CF6" w:rsidRDefault="00F356AD">
          <w:pPr>
            <w:pStyle w:val="TM1"/>
            <w:rPr>
              <w:rFonts w:cstheme="minorBidi"/>
              <w:b w:val="0"/>
              <w:bCs w:val="0"/>
              <w:caps w:val="0"/>
              <w:noProof/>
              <w:sz w:val="22"/>
              <w:szCs w:val="22"/>
            </w:rPr>
          </w:pPr>
          <w:hyperlink w:anchor="_Toc490466247" w:history="1">
            <w:r w:rsidR="00064CF6" w:rsidRPr="00237C6E">
              <w:rPr>
                <w:rStyle w:val="Lienhypertexte"/>
                <w:noProof/>
              </w:rPr>
              <w:t>TABLE OF CONTENT</w:t>
            </w:r>
            <w:r w:rsidR="00064CF6">
              <w:rPr>
                <w:noProof/>
                <w:webHidden/>
              </w:rPr>
              <w:tab/>
            </w:r>
            <w:r w:rsidR="00064CF6">
              <w:rPr>
                <w:noProof/>
                <w:webHidden/>
              </w:rPr>
              <w:fldChar w:fldCharType="begin"/>
            </w:r>
            <w:r w:rsidR="00064CF6">
              <w:rPr>
                <w:noProof/>
                <w:webHidden/>
              </w:rPr>
              <w:instrText xml:space="preserve"> PAGEREF _Toc490466247 \h </w:instrText>
            </w:r>
            <w:r w:rsidR="00064CF6">
              <w:rPr>
                <w:noProof/>
                <w:webHidden/>
              </w:rPr>
            </w:r>
            <w:r w:rsidR="00064CF6">
              <w:rPr>
                <w:noProof/>
                <w:webHidden/>
              </w:rPr>
              <w:fldChar w:fldCharType="separate"/>
            </w:r>
            <w:r w:rsidR="00064CF6">
              <w:rPr>
                <w:noProof/>
                <w:webHidden/>
              </w:rPr>
              <w:t>8</w:t>
            </w:r>
            <w:r w:rsidR="00064CF6">
              <w:rPr>
                <w:noProof/>
                <w:webHidden/>
              </w:rPr>
              <w:fldChar w:fldCharType="end"/>
            </w:r>
          </w:hyperlink>
        </w:p>
        <w:p w14:paraId="44CF12FC" w14:textId="77777777" w:rsidR="00064CF6" w:rsidRDefault="00F356AD">
          <w:pPr>
            <w:pStyle w:val="TM1"/>
            <w:rPr>
              <w:rFonts w:cstheme="minorBidi"/>
              <w:b w:val="0"/>
              <w:bCs w:val="0"/>
              <w:caps w:val="0"/>
              <w:noProof/>
              <w:sz w:val="22"/>
              <w:szCs w:val="22"/>
            </w:rPr>
          </w:pPr>
          <w:hyperlink w:anchor="_Toc490466248" w:history="1">
            <w:r w:rsidR="00064CF6" w:rsidRPr="00237C6E">
              <w:rPr>
                <w:rStyle w:val="Lienhypertexte"/>
                <w:noProof/>
              </w:rPr>
              <w:t>LIST OF PUBLICATIONS</w:t>
            </w:r>
            <w:r w:rsidR="00064CF6">
              <w:rPr>
                <w:noProof/>
                <w:webHidden/>
              </w:rPr>
              <w:tab/>
            </w:r>
            <w:r w:rsidR="00064CF6">
              <w:rPr>
                <w:noProof/>
                <w:webHidden/>
              </w:rPr>
              <w:fldChar w:fldCharType="begin"/>
            </w:r>
            <w:r w:rsidR="00064CF6">
              <w:rPr>
                <w:noProof/>
                <w:webHidden/>
              </w:rPr>
              <w:instrText xml:space="preserve"> PAGEREF _Toc490466248 \h </w:instrText>
            </w:r>
            <w:r w:rsidR="00064CF6">
              <w:rPr>
                <w:noProof/>
                <w:webHidden/>
              </w:rPr>
            </w:r>
            <w:r w:rsidR="00064CF6">
              <w:rPr>
                <w:noProof/>
                <w:webHidden/>
              </w:rPr>
              <w:fldChar w:fldCharType="separate"/>
            </w:r>
            <w:r w:rsidR="00064CF6">
              <w:rPr>
                <w:noProof/>
                <w:webHidden/>
              </w:rPr>
              <w:t>10</w:t>
            </w:r>
            <w:r w:rsidR="00064CF6">
              <w:rPr>
                <w:noProof/>
                <w:webHidden/>
              </w:rPr>
              <w:fldChar w:fldCharType="end"/>
            </w:r>
          </w:hyperlink>
        </w:p>
        <w:p w14:paraId="57181541" w14:textId="77777777" w:rsidR="00064CF6" w:rsidRDefault="00F356AD">
          <w:pPr>
            <w:pStyle w:val="TM1"/>
            <w:rPr>
              <w:rFonts w:cstheme="minorBidi"/>
              <w:b w:val="0"/>
              <w:bCs w:val="0"/>
              <w:caps w:val="0"/>
              <w:noProof/>
              <w:sz w:val="22"/>
              <w:szCs w:val="22"/>
            </w:rPr>
          </w:pPr>
          <w:hyperlink w:anchor="_Toc490466249" w:history="1">
            <w:r w:rsidR="00064CF6" w:rsidRPr="00237C6E">
              <w:rPr>
                <w:rStyle w:val="Lienhypertexte"/>
                <w:noProof/>
              </w:rPr>
              <w:t>LIST OF ACRONYMS</w:t>
            </w:r>
            <w:r w:rsidR="00064CF6">
              <w:rPr>
                <w:noProof/>
                <w:webHidden/>
              </w:rPr>
              <w:tab/>
            </w:r>
            <w:r w:rsidR="00064CF6">
              <w:rPr>
                <w:noProof/>
                <w:webHidden/>
              </w:rPr>
              <w:fldChar w:fldCharType="begin"/>
            </w:r>
            <w:r w:rsidR="00064CF6">
              <w:rPr>
                <w:noProof/>
                <w:webHidden/>
              </w:rPr>
              <w:instrText xml:space="preserve"> PAGEREF _Toc490466249 \h </w:instrText>
            </w:r>
            <w:r w:rsidR="00064CF6">
              <w:rPr>
                <w:noProof/>
                <w:webHidden/>
              </w:rPr>
            </w:r>
            <w:r w:rsidR="00064CF6">
              <w:rPr>
                <w:noProof/>
                <w:webHidden/>
              </w:rPr>
              <w:fldChar w:fldCharType="separate"/>
            </w:r>
            <w:r w:rsidR="00064CF6">
              <w:rPr>
                <w:noProof/>
                <w:webHidden/>
              </w:rPr>
              <w:t>11</w:t>
            </w:r>
            <w:r w:rsidR="00064CF6">
              <w:rPr>
                <w:noProof/>
                <w:webHidden/>
              </w:rPr>
              <w:fldChar w:fldCharType="end"/>
            </w:r>
          </w:hyperlink>
        </w:p>
        <w:p w14:paraId="51F431EF" w14:textId="77777777" w:rsidR="00064CF6" w:rsidRDefault="00F356AD">
          <w:pPr>
            <w:pStyle w:val="TM1"/>
            <w:rPr>
              <w:rFonts w:cstheme="minorBidi"/>
              <w:b w:val="0"/>
              <w:bCs w:val="0"/>
              <w:caps w:val="0"/>
              <w:noProof/>
              <w:sz w:val="22"/>
              <w:szCs w:val="22"/>
            </w:rPr>
          </w:pPr>
          <w:hyperlink w:anchor="_Toc490466250" w:history="1">
            <w:r w:rsidR="00064CF6" w:rsidRPr="00237C6E">
              <w:rPr>
                <w:rStyle w:val="Lienhypertexte"/>
                <w:noProof/>
              </w:rPr>
              <w:t>FIGURES AND TABLES</w:t>
            </w:r>
            <w:r w:rsidR="00064CF6">
              <w:rPr>
                <w:noProof/>
                <w:webHidden/>
              </w:rPr>
              <w:tab/>
            </w:r>
            <w:r w:rsidR="00064CF6">
              <w:rPr>
                <w:noProof/>
                <w:webHidden/>
              </w:rPr>
              <w:fldChar w:fldCharType="begin"/>
            </w:r>
            <w:r w:rsidR="00064CF6">
              <w:rPr>
                <w:noProof/>
                <w:webHidden/>
              </w:rPr>
              <w:instrText xml:space="preserve"> PAGEREF _Toc490466250 \h </w:instrText>
            </w:r>
            <w:r w:rsidR="00064CF6">
              <w:rPr>
                <w:noProof/>
                <w:webHidden/>
              </w:rPr>
            </w:r>
            <w:r w:rsidR="00064CF6">
              <w:rPr>
                <w:noProof/>
                <w:webHidden/>
              </w:rPr>
              <w:fldChar w:fldCharType="separate"/>
            </w:r>
            <w:r w:rsidR="00064CF6">
              <w:rPr>
                <w:noProof/>
                <w:webHidden/>
              </w:rPr>
              <w:t>12</w:t>
            </w:r>
            <w:r w:rsidR="00064CF6">
              <w:rPr>
                <w:noProof/>
                <w:webHidden/>
              </w:rPr>
              <w:fldChar w:fldCharType="end"/>
            </w:r>
          </w:hyperlink>
        </w:p>
        <w:p w14:paraId="202C7711" w14:textId="77777777" w:rsidR="00064CF6" w:rsidRDefault="00F356AD">
          <w:pPr>
            <w:pStyle w:val="TM1"/>
            <w:rPr>
              <w:rFonts w:cstheme="minorBidi"/>
              <w:b w:val="0"/>
              <w:bCs w:val="0"/>
              <w:caps w:val="0"/>
              <w:noProof/>
              <w:sz w:val="22"/>
              <w:szCs w:val="22"/>
            </w:rPr>
          </w:pPr>
          <w:hyperlink w:anchor="_Toc490466251" w:history="1">
            <w:r w:rsidR="00064CF6" w:rsidRPr="00237C6E">
              <w:rPr>
                <w:rStyle w:val="Lienhypertexte"/>
                <w:noProof/>
                <w:lang w:val="fr-FR"/>
              </w:rPr>
              <w:t>ACKNOWLEDGMENTS</w:t>
            </w:r>
            <w:r w:rsidR="00064CF6">
              <w:rPr>
                <w:noProof/>
                <w:webHidden/>
              </w:rPr>
              <w:tab/>
            </w:r>
            <w:r w:rsidR="00064CF6">
              <w:rPr>
                <w:noProof/>
                <w:webHidden/>
              </w:rPr>
              <w:fldChar w:fldCharType="begin"/>
            </w:r>
            <w:r w:rsidR="00064CF6">
              <w:rPr>
                <w:noProof/>
                <w:webHidden/>
              </w:rPr>
              <w:instrText xml:space="preserve"> PAGEREF _Toc490466251 \h </w:instrText>
            </w:r>
            <w:r w:rsidR="00064CF6">
              <w:rPr>
                <w:noProof/>
                <w:webHidden/>
              </w:rPr>
            </w:r>
            <w:r w:rsidR="00064CF6">
              <w:rPr>
                <w:noProof/>
                <w:webHidden/>
              </w:rPr>
              <w:fldChar w:fldCharType="separate"/>
            </w:r>
            <w:r w:rsidR="00064CF6">
              <w:rPr>
                <w:noProof/>
                <w:webHidden/>
              </w:rPr>
              <w:t>13</w:t>
            </w:r>
            <w:r w:rsidR="00064CF6">
              <w:rPr>
                <w:noProof/>
                <w:webHidden/>
              </w:rPr>
              <w:fldChar w:fldCharType="end"/>
            </w:r>
          </w:hyperlink>
        </w:p>
        <w:p w14:paraId="64E08776" w14:textId="77777777" w:rsidR="00064CF6" w:rsidRDefault="00F356AD">
          <w:pPr>
            <w:pStyle w:val="TM1"/>
            <w:rPr>
              <w:rFonts w:cstheme="minorBidi"/>
              <w:b w:val="0"/>
              <w:bCs w:val="0"/>
              <w:caps w:val="0"/>
              <w:noProof/>
              <w:sz w:val="22"/>
              <w:szCs w:val="22"/>
            </w:rPr>
          </w:pPr>
          <w:hyperlink w:anchor="_Toc490466252" w:history="1">
            <w:r w:rsidR="00064CF6" w:rsidRPr="00237C6E">
              <w:rPr>
                <w:rStyle w:val="Lienhypertexte"/>
                <w:noProof/>
                <w:lang w:val="fr-FR"/>
              </w:rPr>
              <w:t>GENERAL INTRODUCTION</w:t>
            </w:r>
            <w:r w:rsidR="00064CF6">
              <w:rPr>
                <w:noProof/>
                <w:webHidden/>
              </w:rPr>
              <w:tab/>
            </w:r>
            <w:r w:rsidR="00064CF6">
              <w:rPr>
                <w:noProof/>
                <w:webHidden/>
              </w:rPr>
              <w:fldChar w:fldCharType="begin"/>
            </w:r>
            <w:r w:rsidR="00064CF6">
              <w:rPr>
                <w:noProof/>
                <w:webHidden/>
              </w:rPr>
              <w:instrText xml:space="preserve"> PAGEREF _Toc490466252 \h </w:instrText>
            </w:r>
            <w:r w:rsidR="00064CF6">
              <w:rPr>
                <w:noProof/>
                <w:webHidden/>
              </w:rPr>
            </w:r>
            <w:r w:rsidR="00064CF6">
              <w:rPr>
                <w:noProof/>
                <w:webHidden/>
              </w:rPr>
              <w:fldChar w:fldCharType="separate"/>
            </w:r>
            <w:r w:rsidR="00064CF6">
              <w:rPr>
                <w:noProof/>
                <w:webHidden/>
              </w:rPr>
              <w:t>14</w:t>
            </w:r>
            <w:r w:rsidR="00064CF6">
              <w:rPr>
                <w:noProof/>
                <w:webHidden/>
              </w:rPr>
              <w:fldChar w:fldCharType="end"/>
            </w:r>
          </w:hyperlink>
        </w:p>
        <w:p w14:paraId="14B9B43A" w14:textId="77777777" w:rsidR="00064CF6" w:rsidRDefault="00F356AD">
          <w:pPr>
            <w:pStyle w:val="TM2"/>
            <w:tabs>
              <w:tab w:val="left" w:pos="720"/>
              <w:tab w:val="right" w:leader="dot" w:pos="9063"/>
            </w:tabs>
            <w:rPr>
              <w:rFonts w:cstheme="minorBidi"/>
              <w:smallCaps w:val="0"/>
              <w:noProof/>
              <w:sz w:val="22"/>
              <w:szCs w:val="22"/>
            </w:rPr>
          </w:pPr>
          <w:hyperlink w:anchor="_Toc490466253" w:history="1">
            <w:r w:rsidR="00064CF6" w:rsidRPr="00237C6E">
              <w:rPr>
                <w:rStyle w:val="Lienhypertexte"/>
                <w:noProof/>
              </w:rPr>
              <w:t>I.</w:t>
            </w:r>
            <w:r w:rsidR="00064CF6">
              <w:rPr>
                <w:rFonts w:cstheme="minorBidi"/>
                <w:smallCaps w:val="0"/>
                <w:noProof/>
                <w:sz w:val="22"/>
                <w:szCs w:val="22"/>
              </w:rPr>
              <w:tab/>
            </w:r>
            <w:r w:rsidR="00064CF6" w:rsidRPr="00237C6E">
              <w:rPr>
                <w:rStyle w:val="Lienhypertexte"/>
                <w:noProof/>
              </w:rPr>
              <w:t>The science of sleep and dreams</w:t>
            </w:r>
            <w:r w:rsidR="00064CF6">
              <w:rPr>
                <w:noProof/>
                <w:webHidden/>
              </w:rPr>
              <w:tab/>
            </w:r>
            <w:r w:rsidR="00064CF6">
              <w:rPr>
                <w:noProof/>
                <w:webHidden/>
              </w:rPr>
              <w:fldChar w:fldCharType="begin"/>
            </w:r>
            <w:r w:rsidR="00064CF6">
              <w:rPr>
                <w:noProof/>
                <w:webHidden/>
              </w:rPr>
              <w:instrText xml:space="preserve"> PAGEREF _Toc490466253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3343E04D" w14:textId="77777777" w:rsidR="00064CF6" w:rsidRDefault="00F356AD">
          <w:pPr>
            <w:pStyle w:val="TM3"/>
            <w:tabs>
              <w:tab w:val="left" w:pos="1200"/>
              <w:tab w:val="right" w:leader="dot" w:pos="9063"/>
            </w:tabs>
            <w:rPr>
              <w:rFonts w:cstheme="minorBidi"/>
              <w:i w:val="0"/>
              <w:iCs w:val="0"/>
              <w:noProof/>
              <w:sz w:val="22"/>
              <w:szCs w:val="22"/>
            </w:rPr>
          </w:pPr>
          <w:hyperlink w:anchor="_Toc490466254" w:history="1">
            <w:r w:rsidR="00064CF6" w:rsidRPr="00237C6E">
              <w:rPr>
                <w:rStyle w:val="Lienhypertexte"/>
                <w:noProof/>
              </w:rPr>
              <w:t>I. 1.</w:t>
            </w:r>
            <w:r w:rsidR="00064CF6">
              <w:rPr>
                <w:rFonts w:cstheme="minorBidi"/>
                <w:i w:val="0"/>
                <w:iCs w:val="0"/>
                <w:noProof/>
                <w:sz w:val="22"/>
                <w:szCs w:val="22"/>
              </w:rPr>
              <w:tab/>
            </w:r>
            <w:r w:rsidR="00064CF6" w:rsidRPr="00237C6E">
              <w:rPr>
                <w:rStyle w:val="Lienhypertexte"/>
                <w:noProof/>
              </w:rPr>
              <w:t>Dreams</w:t>
            </w:r>
            <w:r w:rsidR="00064CF6">
              <w:rPr>
                <w:noProof/>
                <w:webHidden/>
              </w:rPr>
              <w:tab/>
            </w:r>
            <w:r w:rsidR="00064CF6">
              <w:rPr>
                <w:noProof/>
                <w:webHidden/>
              </w:rPr>
              <w:fldChar w:fldCharType="begin"/>
            </w:r>
            <w:r w:rsidR="00064CF6">
              <w:rPr>
                <w:noProof/>
                <w:webHidden/>
              </w:rPr>
              <w:instrText xml:space="preserve"> PAGEREF _Toc490466254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4E00AB89" w14:textId="77777777" w:rsidR="00064CF6" w:rsidRDefault="00F356AD">
          <w:pPr>
            <w:pStyle w:val="TM4"/>
            <w:tabs>
              <w:tab w:val="left" w:pos="1440"/>
              <w:tab w:val="right" w:leader="dot" w:pos="9063"/>
            </w:tabs>
            <w:rPr>
              <w:rFonts w:cstheme="minorBidi"/>
              <w:noProof/>
              <w:sz w:val="22"/>
              <w:szCs w:val="22"/>
            </w:rPr>
          </w:pPr>
          <w:hyperlink w:anchor="_Toc490466255" w:history="1">
            <w:r w:rsidR="00064CF6" w:rsidRPr="00237C6E">
              <w:rPr>
                <w:rStyle w:val="Lienhypertexte"/>
                <w:noProof/>
              </w:rPr>
              <w:t>I. 1. A.</w:t>
            </w:r>
            <w:r w:rsidR="00064CF6">
              <w:rPr>
                <w:rFonts w:cstheme="minorBidi"/>
                <w:noProof/>
                <w:sz w:val="22"/>
                <w:szCs w:val="22"/>
              </w:rPr>
              <w:tab/>
            </w:r>
            <w:r w:rsidR="00064CF6" w:rsidRPr="00237C6E">
              <w:rPr>
                <w:rStyle w:val="Lienhypertexte"/>
                <w:noProof/>
              </w:rPr>
              <w:t>Modern definition</w:t>
            </w:r>
            <w:r w:rsidR="00064CF6">
              <w:rPr>
                <w:noProof/>
                <w:webHidden/>
              </w:rPr>
              <w:tab/>
            </w:r>
            <w:r w:rsidR="00064CF6">
              <w:rPr>
                <w:noProof/>
                <w:webHidden/>
              </w:rPr>
              <w:fldChar w:fldCharType="begin"/>
            </w:r>
            <w:r w:rsidR="00064CF6">
              <w:rPr>
                <w:noProof/>
                <w:webHidden/>
              </w:rPr>
              <w:instrText xml:space="preserve"> PAGEREF _Toc490466255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0AC17E24" w14:textId="77777777" w:rsidR="00064CF6" w:rsidRDefault="00F356AD">
          <w:pPr>
            <w:pStyle w:val="TM4"/>
            <w:tabs>
              <w:tab w:val="left" w:pos="1440"/>
              <w:tab w:val="right" w:leader="dot" w:pos="9063"/>
            </w:tabs>
            <w:rPr>
              <w:rFonts w:cstheme="minorBidi"/>
              <w:noProof/>
              <w:sz w:val="22"/>
              <w:szCs w:val="22"/>
            </w:rPr>
          </w:pPr>
          <w:hyperlink w:anchor="_Toc490466256" w:history="1">
            <w:r w:rsidR="00064CF6" w:rsidRPr="00237C6E">
              <w:rPr>
                <w:rStyle w:val="Lienhypertexte"/>
                <w:noProof/>
              </w:rPr>
              <w:t>I. 1. B.</w:t>
            </w:r>
            <w:r w:rsidR="00064CF6">
              <w:rPr>
                <w:rFonts w:cstheme="minorBidi"/>
                <w:noProof/>
                <w:sz w:val="22"/>
                <w:szCs w:val="22"/>
              </w:rPr>
              <w:tab/>
            </w:r>
            <w:r w:rsidR="00064CF6" w:rsidRPr="00237C6E">
              <w:rPr>
                <w:rStyle w:val="Lienhypertexte"/>
                <w:noProof/>
              </w:rPr>
              <w:t>Scientific conceptualization</w:t>
            </w:r>
            <w:r w:rsidR="00064CF6">
              <w:rPr>
                <w:noProof/>
                <w:webHidden/>
              </w:rPr>
              <w:tab/>
            </w:r>
            <w:r w:rsidR="00064CF6">
              <w:rPr>
                <w:noProof/>
                <w:webHidden/>
              </w:rPr>
              <w:fldChar w:fldCharType="begin"/>
            </w:r>
            <w:r w:rsidR="00064CF6">
              <w:rPr>
                <w:noProof/>
                <w:webHidden/>
              </w:rPr>
              <w:instrText xml:space="preserve"> PAGEREF _Toc490466256 \h </w:instrText>
            </w:r>
            <w:r w:rsidR="00064CF6">
              <w:rPr>
                <w:noProof/>
                <w:webHidden/>
              </w:rPr>
            </w:r>
            <w:r w:rsidR="00064CF6">
              <w:rPr>
                <w:noProof/>
                <w:webHidden/>
              </w:rPr>
              <w:fldChar w:fldCharType="separate"/>
            </w:r>
            <w:r w:rsidR="00064CF6">
              <w:rPr>
                <w:noProof/>
                <w:webHidden/>
              </w:rPr>
              <w:t>17</w:t>
            </w:r>
            <w:r w:rsidR="00064CF6">
              <w:rPr>
                <w:noProof/>
                <w:webHidden/>
              </w:rPr>
              <w:fldChar w:fldCharType="end"/>
            </w:r>
          </w:hyperlink>
        </w:p>
        <w:p w14:paraId="3C10D69D" w14:textId="77777777" w:rsidR="00064CF6" w:rsidRDefault="00F356AD">
          <w:pPr>
            <w:pStyle w:val="TM3"/>
            <w:tabs>
              <w:tab w:val="left" w:pos="1200"/>
              <w:tab w:val="right" w:leader="dot" w:pos="9063"/>
            </w:tabs>
            <w:rPr>
              <w:rFonts w:cstheme="minorBidi"/>
              <w:i w:val="0"/>
              <w:iCs w:val="0"/>
              <w:noProof/>
              <w:sz w:val="22"/>
              <w:szCs w:val="22"/>
            </w:rPr>
          </w:pPr>
          <w:hyperlink w:anchor="_Toc490466257" w:history="1">
            <w:r w:rsidR="00064CF6" w:rsidRPr="00237C6E">
              <w:rPr>
                <w:rStyle w:val="Lienhypertexte"/>
                <w:noProof/>
              </w:rPr>
              <w:t>I. 2.</w:t>
            </w:r>
            <w:r w:rsidR="00064CF6">
              <w:rPr>
                <w:rFonts w:cstheme="minorBidi"/>
                <w:i w:val="0"/>
                <w:iCs w:val="0"/>
                <w:noProof/>
                <w:sz w:val="22"/>
                <w:szCs w:val="22"/>
              </w:rPr>
              <w:tab/>
            </w:r>
            <w:r w:rsidR="00064CF6" w:rsidRPr="00237C6E">
              <w:rPr>
                <w:rStyle w:val="Lienhypertexte"/>
                <w:noProof/>
              </w:rPr>
              <w:t>Sleep</w:t>
            </w:r>
            <w:r w:rsidR="00064CF6">
              <w:rPr>
                <w:noProof/>
                <w:webHidden/>
              </w:rPr>
              <w:tab/>
            </w:r>
            <w:r w:rsidR="00064CF6">
              <w:rPr>
                <w:noProof/>
                <w:webHidden/>
              </w:rPr>
              <w:fldChar w:fldCharType="begin"/>
            </w:r>
            <w:r w:rsidR="00064CF6">
              <w:rPr>
                <w:noProof/>
                <w:webHidden/>
              </w:rPr>
              <w:instrText xml:space="preserve"> PAGEREF _Toc490466257 \h </w:instrText>
            </w:r>
            <w:r w:rsidR="00064CF6">
              <w:rPr>
                <w:noProof/>
                <w:webHidden/>
              </w:rPr>
            </w:r>
            <w:r w:rsidR="00064CF6">
              <w:rPr>
                <w:noProof/>
                <w:webHidden/>
              </w:rPr>
              <w:fldChar w:fldCharType="separate"/>
            </w:r>
            <w:r w:rsidR="00064CF6">
              <w:rPr>
                <w:noProof/>
                <w:webHidden/>
              </w:rPr>
              <w:t>18</w:t>
            </w:r>
            <w:r w:rsidR="00064CF6">
              <w:rPr>
                <w:noProof/>
                <w:webHidden/>
              </w:rPr>
              <w:fldChar w:fldCharType="end"/>
            </w:r>
          </w:hyperlink>
        </w:p>
        <w:p w14:paraId="6D060CF7" w14:textId="77777777" w:rsidR="00064CF6" w:rsidRDefault="00F356AD">
          <w:pPr>
            <w:pStyle w:val="TM4"/>
            <w:tabs>
              <w:tab w:val="left" w:pos="1440"/>
              <w:tab w:val="right" w:leader="dot" w:pos="9063"/>
            </w:tabs>
            <w:rPr>
              <w:rFonts w:cstheme="minorBidi"/>
              <w:noProof/>
              <w:sz w:val="22"/>
              <w:szCs w:val="22"/>
            </w:rPr>
          </w:pPr>
          <w:hyperlink w:anchor="_Toc490466258" w:history="1">
            <w:r w:rsidR="00064CF6" w:rsidRPr="00237C6E">
              <w:rPr>
                <w:rStyle w:val="Lienhypertexte"/>
                <w:noProof/>
              </w:rPr>
              <w:t>I. 2. A.</w:t>
            </w:r>
            <w:r w:rsidR="00064CF6">
              <w:rPr>
                <w:rFonts w:cstheme="minorBidi"/>
                <w:noProof/>
                <w:sz w:val="22"/>
                <w:szCs w:val="22"/>
              </w:rPr>
              <w:tab/>
            </w:r>
            <w:r w:rsidR="00064CF6" w:rsidRPr="00237C6E">
              <w:rPr>
                <w:rStyle w:val="Lienhypertexte"/>
                <w:noProof/>
              </w:rPr>
              <w:t>Definition</w:t>
            </w:r>
            <w:r w:rsidR="00064CF6">
              <w:rPr>
                <w:noProof/>
                <w:webHidden/>
              </w:rPr>
              <w:tab/>
            </w:r>
            <w:r w:rsidR="00064CF6">
              <w:rPr>
                <w:noProof/>
                <w:webHidden/>
              </w:rPr>
              <w:fldChar w:fldCharType="begin"/>
            </w:r>
            <w:r w:rsidR="00064CF6">
              <w:rPr>
                <w:noProof/>
                <w:webHidden/>
              </w:rPr>
              <w:instrText xml:space="preserve"> PAGEREF _Toc490466258 \h </w:instrText>
            </w:r>
            <w:r w:rsidR="00064CF6">
              <w:rPr>
                <w:noProof/>
                <w:webHidden/>
              </w:rPr>
            </w:r>
            <w:r w:rsidR="00064CF6">
              <w:rPr>
                <w:noProof/>
                <w:webHidden/>
              </w:rPr>
              <w:fldChar w:fldCharType="separate"/>
            </w:r>
            <w:r w:rsidR="00064CF6">
              <w:rPr>
                <w:noProof/>
                <w:webHidden/>
              </w:rPr>
              <w:t>18</w:t>
            </w:r>
            <w:r w:rsidR="00064CF6">
              <w:rPr>
                <w:noProof/>
                <w:webHidden/>
              </w:rPr>
              <w:fldChar w:fldCharType="end"/>
            </w:r>
          </w:hyperlink>
        </w:p>
        <w:p w14:paraId="1C2C47F5" w14:textId="77777777" w:rsidR="00064CF6" w:rsidRDefault="00F356AD">
          <w:pPr>
            <w:pStyle w:val="TM4"/>
            <w:tabs>
              <w:tab w:val="left" w:pos="1440"/>
              <w:tab w:val="right" w:leader="dot" w:pos="9063"/>
            </w:tabs>
            <w:rPr>
              <w:rFonts w:cstheme="minorBidi"/>
              <w:noProof/>
              <w:sz w:val="22"/>
              <w:szCs w:val="22"/>
            </w:rPr>
          </w:pPr>
          <w:hyperlink w:anchor="_Toc490466259" w:history="1">
            <w:r w:rsidR="00064CF6" w:rsidRPr="00237C6E">
              <w:rPr>
                <w:rStyle w:val="Lienhypertexte"/>
                <w:noProof/>
              </w:rPr>
              <w:t>I. 2. B.</w:t>
            </w:r>
            <w:r w:rsidR="00064CF6">
              <w:rPr>
                <w:rFonts w:cstheme="minorBidi"/>
                <w:noProof/>
                <w:sz w:val="22"/>
                <w:szCs w:val="22"/>
              </w:rPr>
              <w:tab/>
            </w:r>
            <w:r w:rsidR="00064CF6" w:rsidRPr="00237C6E">
              <w:rPr>
                <w:rStyle w:val="Lienhypertexte"/>
                <w:noProof/>
              </w:rPr>
              <w:t>Polysomnographic recordings</w:t>
            </w:r>
            <w:r w:rsidR="00064CF6">
              <w:rPr>
                <w:noProof/>
                <w:webHidden/>
              </w:rPr>
              <w:tab/>
            </w:r>
            <w:r w:rsidR="00064CF6">
              <w:rPr>
                <w:noProof/>
                <w:webHidden/>
              </w:rPr>
              <w:fldChar w:fldCharType="begin"/>
            </w:r>
            <w:r w:rsidR="00064CF6">
              <w:rPr>
                <w:noProof/>
                <w:webHidden/>
              </w:rPr>
              <w:instrText xml:space="preserve"> PAGEREF _Toc490466259 \h </w:instrText>
            </w:r>
            <w:r w:rsidR="00064CF6">
              <w:rPr>
                <w:noProof/>
                <w:webHidden/>
              </w:rPr>
            </w:r>
            <w:r w:rsidR="00064CF6">
              <w:rPr>
                <w:noProof/>
                <w:webHidden/>
              </w:rPr>
              <w:fldChar w:fldCharType="separate"/>
            </w:r>
            <w:r w:rsidR="00064CF6">
              <w:rPr>
                <w:noProof/>
                <w:webHidden/>
              </w:rPr>
              <w:t>18</w:t>
            </w:r>
            <w:r w:rsidR="00064CF6">
              <w:rPr>
                <w:noProof/>
                <w:webHidden/>
              </w:rPr>
              <w:fldChar w:fldCharType="end"/>
            </w:r>
          </w:hyperlink>
        </w:p>
        <w:p w14:paraId="69D14EF4" w14:textId="77777777" w:rsidR="00064CF6" w:rsidRDefault="00F356AD">
          <w:pPr>
            <w:pStyle w:val="TM4"/>
            <w:tabs>
              <w:tab w:val="left" w:pos="1440"/>
              <w:tab w:val="right" w:leader="dot" w:pos="9063"/>
            </w:tabs>
            <w:rPr>
              <w:rFonts w:cstheme="minorBidi"/>
              <w:noProof/>
              <w:sz w:val="22"/>
              <w:szCs w:val="22"/>
            </w:rPr>
          </w:pPr>
          <w:hyperlink w:anchor="_Toc490466260" w:history="1">
            <w:r w:rsidR="00064CF6" w:rsidRPr="00237C6E">
              <w:rPr>
                <w:rStyle w:val="Lienhypertexte"/>
                <w:noProof/>
              </w:rPr>
              <w:t>I. 2. C.</w:t>
            </w:r>
            <w:r w:rsidR="00064CF6">
              <w:rPr>
                <w:rFonts w:cstheme="minorBidi"/>
                <w:noProof/>
                <w:sz w:val="22"/>
                <w:szCs w:val="22"/>
              </w:rPr>
              <w:tab/>
            </w:r>
            <w:r w:rsidR="00064CF6" w:rsidRPr="00237C6E">
              <w:rPr>
                <w:rStyle w:val="Lienhypertexte"/>
                <w:noProof/>
              </w:rPr>
              <w:t>Sleep stages</w:t>
            </w:r>
            <w:r w:rsidR="00064CF6">
              <w:rPr>
                <w:noProof/>
                <w:webHidden/>
              </w:rPr>
              <w:tab/>
            </w:r>
            <w:r w:rsidR="00064CF6">
              <w:rPr>
                <w:noProof/>
                <w:webHidden/>
              </w:rPr>
              <w:fldChar w:fldCharType="begin"/>
            </w:r>
            <w:r w:rsidR="00064CF6">
              <w:rPr>
                <w:noProof/>
                <w:webHidden/>
              </w:rPr>
              <w:instrText xml:space="preserve"> PAGEREF _Toc490466260 \h </w:instrText>
            </w:r>
            <w:r w:rsidR="00064CF6">
              <w:rPr>
                <w:noProof/>
                <w:webHidden/>
              </w:rPr>
            </w:r>
            <w:r w:rsidR="00064CF6">
              <w:rPr>
                <w:noProof/>
                <w:webHidden/>
              </w:rPr>
              <w:fldChar w:fldCharType="separate"/>
            </w:r>
            <w:r w:rsidR="00064CF6">
              <w:rPr>
                <w:noProof/>
                <w:webHidden/>
              </w:rPr>
              <w:t>19</w:t>
            </w:r>
            <w:r w:rsidR="00064CF6">
              <w:rPr>
                <w:noProof/>
                <w:webHidden/>
              </w:rPr>
              <w:fldChar w:fldCharType="end"/>
            </w:r>
          </w:hyperlink>
        </w:p>
        <w:p w14:paraId="1DCED563" w14:textId="77777777" w:rsidR="00064CF6" w:rsidRDefault="00F356AD">
          <w:pPr>
            <w:pStyle w:val="TM4"/>
            <w:tabs>
              <w:tab w:val="left" w:pos="1440"/>
              <w:tab w:val="right" w:leader="dot" w:pos="9063"/>
            </w:tabs>
            <w:rPr>
              <w:rFonts w:cstheme="minorBidi"/>
              <w:noProof/>
              <w:sz w:val="22"/>
              <w:szCs w:val="22"/>
            </w:rPr>
          </w:pPr>
          <w:hyperlink w:anchor="_Toc490466261" w:history="1">
            <w:r w:rsidR="00064CF6" w:rsidRPr="00237C6E">
              <w:rPr>
                <w:rStyle w:val="Lienhypertexte"/>
                <w:noProof/>
              </w:rPr>
              <w:t>I. 2. D.</w:t>
            </w:r>
            <w:r w:rsidR="00064CF6">
              <w:rPr>
                <w:rFonts w:cstheme="minorBidi"/>
                <w:noProof/>
                <w:sz w:val="22"/>
                <w:szCs w:val="22"/>
              </w:rPr>
              <w:tab/>
            </w:r>
            <w:r w:rsidR="00064CF6" w:rsidRPr="00237C6E">
              <w:rPr>
                <w:rStyle w:val="Lienhypertexte"/>
                <w:noProof/>
              </w:rPr>
              <w:t>Sleep architecture</w:t>
            </w:r>
            <w:r w:rsidR="00064CF6">
              <w:rPr>
                <w:noProof/>
                <w:webHidden/>
              </w:rPr>
              <w:tab/>
            </w:r>
            <w:r w:rsidR="00064CF6">
              <w:rPr>
                <w:noProof/>
                <w:webHidden/>
              </w:rPr>
              <w:fldChar w:fldCharType="begin"/>
            </w:r>
            <w:r w:rsidR="00064CF6">
              <w:rPr>
                <w:noProof/>
                <w:webHidden/>
              </w:rPr>
              <w:instrText xml:space="preserve"> PAGEREF _Toc490466261 \h </w:instrText>
            </w:r>
            <w:r w:rsidR="00064CF6">
              <w:rPr>
                <w:noProof/>
                <w:webHidden/>
              </w:rPr>
            </w:r>
            <w:r w:rsidR="00064CF6">
              <w:rPr>
                <w:noProof/>
                <w:webHidden/>
              </w:rPr>
              <w:fldChar w:fldCharType="separate"/>
            </w:r>
            <w:r w:rsidR="00064CF6">
              <w:rPr>
                <w:noProof/>
                <w:webHidden/>
              </w:rPr>
              <w:t>21</w:t>
            </w:r>
            <w:r w:rsidR="00064CF6">
              <w:rPr>
                <w:noProof/>
                <w:webHidden/>
              </w:rPr>
              <w:fldChar w:fldCharType="end"/>
            </w:r>
          </w:hyperlink>
        </w:p>
        <w:p w14:paraId="22DCFC47" w14:textId="77777777" w:rsidR="00064CF6" w:rsidRDefault="00F356AD">
          <w:pPr>
            <w:pStyle w:val="TM3"/>
            <w:tabs>
              <w:tab w:val="left" w:pos="1200"/>
              <w:tab w:val="right" w:leader="dot" w:pos="9063"/>
            </w:tabs>
            <w:rPr>
              <w:rFonts w:cstheme="minorBidi"/>
              <w:i w:val="0"/>
              <w:iCs w:val="0"/>
              <w:noProof/>
              <w:sz w:val="22"/>
              <w:szCs w:val="22"/>
            </w:rPr>
          </w:pPr>
          <w:hyperlink w:anchor="_Toc490466262" w:history="1">
            <w:r w:rsidR="00064CF6" w:rsidRPr="00237C6E">
              <w:rPr>
                <w:rStyle w:val="Lienhypertexte"/>
                <w:noProof/>
              </w:rPr>
              <w:t>I. 3.</w:t>
            </w:r>
            <w:r w:rsidR="00064CF6">
              <w:rPr>
                <w:rFonts w:cstheme="minorBidi"/>
                <w:i w:val="0"/>
                <w:iCs w:val="0"/>
                <w:noProof/>
                <w:sz w:val="22"/>
                <w:szCs w:val="22"/>
              </w:rPr>
              <w:tab/>
            </w:r>
            <w:r w:rsidR="00064CF6" w:rsidRPr="00237C6E">
              <w:rPr>
                <w:rStyle w:val="Lienhypertexte"/>
                <w:noProof/>
              </w:rPr>
              <w:t>Link between dreaming and sleep stages</w:t>
            </w:r>
            <w:r w:rsidR="00064CF6">
              <w:rPr>
                <w:noProof/>
                <w:webHidden/>
              </w:rPr>
              <w:tab/>
            </w:r>
            <w:r w:rsidR="00064CF6">
              <w:rPr>
                <w:noProof/>
                <w:webHidden/>
              </w:rPr>
              <w:fldChar w:fldCharType="begin"/>
            </w:r>
            <w:r w:rsidR="00064CF6">
              <w:rPr>
                <w:noProof/>
                <w:webHidden/>
              </w:rPr>
              <w:instrText xml:space="preserve"> PAGEREF _Toc490466262 \h </w:instrText>
            </w:r>
            <w:r w:rsidR="00064CF6">
              <w:rPr>
                <w:noProof/>
                <w:webHidden/>
              </w:rPr>
            </w:r>
            <w:r w:rsidR="00064CF6">
              <w:rPr>
                <w:noProof/>
                <w:webHidden/>
              </w:rPr>
              <w:fldChar w:fldCharType="separate"/>
            </w:r>
            <w:r w:rsidR="00064CF6">
              <w:rPr>
                <w:noProof/>
                <w:webHidden/>
              </w:rPr>
              <w:t>21</w:t>
            </w:r>
            <w:r w:rsidR="00064CF6">
              <w:rPr>
                <w:noProof/>
                <w:webHidden/>
              </w:rPr>
              <w:fldChar w:fldCharType="end"/>
            </w:r>
          </w:hyperlink>
        </w:p>
        <w:p w14:paraId="12C6E3F2" w14:textId="77777777" w:rsidR="00064CF6" w:rsidRDefault="00F356AD">
          <w:pPr>
            <w:pStyle w:val="TM4"/>
            <w:tabs>
              <w:tab w:val="left" w:pos="1440"/>
              <w:tab w:val="right" w:leader="dot" w:pos="9063"/>
            </w:tabs>
            <w:rPr>
              <w:rFonts w:cstheme="minorBidi"/>
              <w:noProof/>
              <w:sz w:val="22"/>
              <w:szCs w:val="22"/>
            </w:rPr>
          </w:pPr>
          <w:hyperlink w:anchor="_Toc490466263" w:history="1">
            <w:r w:rsidR="00064CF6" w:rsidRPr="00237C6E">
              <w:rPr>
                <w:rStyle w:val="Lienhypertexte"/>
                <w:noProof/>
              </w:rPr>
              <w:t>I. 3. A.</w:t>
            </w:r>
            <w:r w:rsidR="00064CF6">
              <w:rPr>
                <w:rFonts w:cstheme="minorBidi"/>
                <w:noProof/>
                <w:sz w:val="22"/>
                <w:szCs w:val="22"/>
              </w:rPr>
              <w:tab/>
            </w:r>
            <w:r w:rsidR="00064CF6" w:rsidRPr="00237C6E">
              <w:rPr>
                <w:rStyle w:val="Lienhypertexte"/>
                <w:noProof/>
              </w:rPr>
              <w:t>The REM sleep hypothesis of dreaming</w:t>
            </w:r>
            <w:r w:rsidR="00064CF6">
              <w:rPr>
                <w:noProof/>
                <w:webHidden/>
              </w:rPr>
              <w:tab/>
            </w:r>
            <w:r w:rsidR="00064CF6">
              <w:rPr>
                <w:noProof/>
                <w:webHidden/>
              </w:rPr>
              <w:fldChar w:fldCharType="begin"/>
            </w:r>
            <w:r w:rsidR="00064CF6">
              <w:rPr>
                <w:noProof/>
                <w:webHidden/>
              </w:rPr>
              <w:instrText xml:space="preserve"> PAGEREF _Toc490466263 \h </w:instrText>
            </w:r>
            <w:r w:rsidR="00064CF6">
              <w:rPr>
                <w:noProof/>
                <w:webHidden/>
              </w:rPr>
            </w:r>
            <w:r w:rsidR="00064CF6">
              <w:rPr>
                <w:noProof/>
                <w:webHidden/>
              </w:rPr>
              <w:fldChar w:fldCharType="separate"/>
            </w:r>
            <w:r w:rsidR="00064CF6">
              <w:rPr>
                <w:noProof/>
                <w:webHidden/>
              </w:rPr>
              <w:t>21</w:t>
            </w:r>
            <w:r w:rsidR="00064CF6">
              <w:rPr>
                <w:noProof/>
                <w:webHidden/>
              </w:rPr>
              <w:fldChar w:fldCharType="end"/>
            </w:r>
          </w:hyperlink>
        </w:p>
        <w:p w14:paraId="73237E92" w14:textId="77777777" w:rsidR="00064CF6" w:rsidRDefault="00F356AD">
          <w:pPr>
            <w:pStyle w:val="TM4"/>
            <w:tabs>
              <w:tab w:val="left" w:pos="1440"/>
              <w:tab w:val="right" w:leader="dot" w:pos="9063"/>
            </w:tabs>
            <w:rPr>
              <w:rFonts w:cstheme="minorBidi"/>
              <w:noProof/>
              <w:sz w:val="22"/>
              <w:szCs w:val="22"/>
            </w:rPr>
          </w:pPr>
          <w:hyperlink w:anchor="_Toc490466264" w:history="1">
            <w:r w:rsidR="00064CF6" w:rsidRPr="00237C6E">
              <w:rPr>
                <w:rStyle w:val="Lienhypertexte"/>
                <w:noProof/>
              </w:rPr>
              <w:t>I. 3. B.</w:t>
            </w:r>
            <w:r w:rsidR="00064CF6">
              <w:rPr>
                <w:rFonts w:cstheme="minorBidi"/>
                <w:noProof/>
                <w:sz w:val="22"/>
                <w:szCs w:val="22"/>
              </w:rPr>
              <w:tab/>
            </w:r>
            <w:r w:rsidR="00064CF6" w:rsidRPr="00237C6E">
              <w:rPr>
                <w:rStyle w:val="Lienhypertexte"/>
                <w:noProof/>
              </w:rPr>
              <w:t>The new hypothesis: a continuum of mentation during sleep?</w:t>
            </w:r>
            <w:r w:rsidR="00064CF6">
              <w:rPr>
                <w:noProof/>
                <w:webHidden/>
              </w:rPr>
              <w:tab/>
            </w:r>
            <w:r w:rsidR="00064CF6">
              <w:rPr>
                <w:noProof/>
                <w:webHidden/>
              </w:rPr>
              <w:fldChar w:fldCharType="begin"/>
            </w:r>
            <w:r w:rsidR="00064CF6">
              <w:rPr>
                <w:noProof/>
                <w:webHidden/>
              </w:rPr>
              <w:instrText xml:space="preserve"> PAGEREF _Toc490466264 \h </w:instrText>
            </w:r>
            <w:r w:rsidR="00064CF6">
              <w:rPr>
                <w:noProof/>
                <w:webHidden/>
              </w:rPr>
            </w:r>
            <w:r w:rsidR="00064CF6">
              <w:rPr>
                <w:noProof/>
                <w:webHidden/>
              </w:rPr>
              <w:fldChar w:fldCharType="separate"/>
            </w:r>
            <w:r w:rsidR="00064CF6">
              <w:rPr>
                <w:noProof/>
                <w:webHidden/>
              </w:rPr>
              <w:t>22</w:t>
            </w:r>
            <w:r w:rsidR="00064CF6">
              <w:rPr>
                <w:noProof/>
                <w:webHidden/>
              </w:rPr>
              <w:fldChar w:fldCharType="end"/>
            </w:r>
          </w:hyperlink>
        </w:p>
        <w:p w14:paraId="33BBA811" w14:textId="77777777" w:rsidR="00064CF6" w:rsidRDefault="00F356AD">
          <w:pPr>
            <w:pStyle w:val="TM3"/>
            <w:tabs>
              <w:tab w:val="left" w:pos="1200"/>
              <w:tab w:val="right" w:leader="dot" w:pos="9063"/>
            </w:tabs>
            <w:rPr>
              <w:rFonts w:cstheme="minorBidi"/>
              <w:i w:val="0"/>
              <w:iCs w:val="0"/>
              <w:noProof/>
              <w:sz w:val="22"/>
              <w:szCs w:val="22"/>
            </w:rPr>
          </w:pPr>
          <w:hyperlink w:anchor="_Toc490466265" w:history="1">
            <w:r w:rsidR="00064CF6" w:rsidRPr="00237C6E">
              <w:rPr>
                <w:rStyle w:val="Lienhypertexte"/>
                <w:noProof/>
              </w:rPr>
              <w:t>I. 4.</w:t>
            </w:r>
            <w:r w:rsidR="00064CF6">
              <w:rPr>
                <w:rFonts w:cstheme="minorBidi"/>
                <w:i w:val="0"/>
                <w:iCs w:val="0"/>
                <w:noProof/>
                <w:sz w:val="22"/>
                <w:szCs w:val="22"/>
              </w:rPr>
              <w:tab/>
            </w:r>
            <w:r w:rsidR="00064CF6" w:rsidRPr="00237C6E">
              <w:rPr>
                <w:rStyle w:val="Lienhypertexte"/>
                <w:noProof/>
              </w:rPr>
              <w:t>Neurophysiological correlates of dreaming</w:t>
            </w:r>
            <w:r w:rsidR="00064CF6">
              <w:rPr>
                <w:noProof/>
                <w:webHidden/>
              </w:rPr>
              <w:tab/>
            </w:r>
            <w:r w:rsidR="00064CF6">
              <w:rPr>
                <w:noProof/>
                <w:webHidden/>
              </w:rPr>
              <w:fldChar w:fldCharType="begin"/>
            </w:r>
            <w:r w:rsidR="00064CF6">
              <w:rPr>
                <w:noProof/>
                <w:webHidden/>
              </w:rPr>
              <w:instrText xml:space="preserve"> PAGEREF _Toc490466265 \h </w:instrText>
            </w:r>
            <w:r w:rsidR="00064CF6">
              <w:rPr>
                <w:noProof/>
                <w:webHidden/>
              </w:rPr>
            </w:r>
            <w:r w:rsidR="00064CF6">
              <w:rPr>
                <w:noProof/>
                <w:webHidden/>
              </w:rPr>
              <w:fldChar w:fldCharType="separate"/>
            </w:r>
            <w:r w:rsidR="00064CF6">
              <w:rPr>
                <w:noProof/>
                <w:webHidden/>
              </w:rPr>
              <w:t>24</w:t>
            </w:r>
            <w:r w:rsidR="00064CF6">
              <w:rPr>
                <w:noProof/>
                <w:webHidden/>
              </w:rPr>
              <w:fldChar w:fldCharType="end"/>
            </w:r>
          </w:hyperlink>
        </w:p>
        <w:p w14:paraId="412B65EC" w14:textId="77777777" w:rsidR="00064CF6" w:rsidRDefault="00F356AD">
          <w:pPr>
            <w:pStyle w:val="TM4"/>
            <w:tabs>
              <w:tab w:val="left" w:pos="1440"/>
              <w:tab w:val="right" w:leader="dot" w:pos="9063"/>
            </w:tabs>
            <w:rPr>
              <w:rFonts w:cstheme="minorBidi"/>
              <w:noProof/>
              <w:sz w:val="22"/>
              <w:szCs w:val="22"/>
            </w:rPr>
          </w:pPr>
          <w:hyperlink w:anchor="_Toc490466266" w:history="1">
            <w:r w:rsidR="00064CF6" w:rsidRPr="00237C6E">
              <w:rPr>
                <w:rStyle w:val="Lienhypertexte"/>
                <w:noProof/>
              </w:rPr>
              <w:t>I. 4. A.</w:t>
            </w:r>
            <w:r w:rsidR="00064CF6">
              <w:rPr>
                <w:rFonts w:cstheme="minorBidi"/>
                <w:noProof/>
                <w:sz w:val="22"/>
                <w:szCs w:val="22"/>
              </w:rPr>
              <w:tab/>
            </w:r>
            <w:r w:rsidR="00064CF6" w:rsidRPr="00237C6E">
              <w:rPr>
                <w:rStyle w:val="Lienhypertexte"/>
                <w:noProof/>
              </w:rPr>
              <w:t>Brain activity during REM sleep</w:t>
            </w:r>
            <w:r w:rsidR="00064CF6">
              <w:rPr>
                <w:noProof/>
                <w:webHidden/>
              </w:rPr>
              <w:tab/>
            </w:r>
            <w:r w:rsidR="00064CF6">
              <w:rPr>
                <w:noProof/>
                <w:webHidden/>
              </w:rPr>
              <w:fldChar w:fldCharType="begin"/>
            </w:r>
            <w:r w:rsidR="00064CF6">
              <w:rPr>
                <w:noProof/>
                <w:webHidden/>
              </w:rPr>
              <w:instrText xml:space="preserve"> PAGEREF _Toc490466266 \h </w:instrText>
            </w:r>
            <w:r w:rsidR="00064CF6">
              <w:rPr>
                <w:noProof/>
                <w:webHidden/>
              </w:rPr>
            </w:r>
            <w:r w:rsidR="00064CF6">
              <w:rPr>
                <w:noProof/>
                <w:webHidden/>
              </w:rPr>
              <w:fldChar w:fldCharType="separate"/>
            </w:r>
            <w:r w:rsidR="00064CF6">
              <w:rPr>
                <w:noProof/>
                <w:webHidden/>
              </w:rPr>
              <w:t>24</w:t>
            </w:r>
            <w:r w:rsidR="00064CF6">
              <w:rPr>
                <w:noProof/>
                <w:webHidden/>
              </w:rPr>
              <w:fldChar w:fldCharType="end"/>
            </w:r>
          </w:hyperlink>
        </w:p>
        <w:p w14:paraId="38F1EF18" w14:textId="77777777" w:rsidR="00064CF6" w:rsidRDefault="00F356AD">
          <w:pPr>
            <w:pStyle w:val="TM4"/>
            <w:tabs>
              <w:tab w:val="left" w:pos="1440"/>
              <w:tab w:val="right" w:leader="dot" w:pos="9063"/>
            </w:tabs>
            <w:rPr>
              <w:rFonts w:cstheme="minorBidi"/>
              <w:noProof/>
              <w:sz w:val="22"/>
              <w:szCs w:val="22"/>
            </w:rPr>
          </w:pPr>
          <w:hyperlink w:anchor="_Toc490466267" w:history="1">
            <w:r w:rsidR="00064CF6" w:rsidRPr="00237C6E">
              <w:rPr>
                <w:rStyle w:val="Lienhypertexte"/>
                <w:noProof/>
              </w:rPr>
              <w:t>I. 4. B.</w:t>
            </w:r>
            <w:r w:rsidR="00064CF6">
              <w:rPr>
                <w:rFonts w:cstheme="minorBidi"/>
                <w:noProof/>
                <w:sz w:val="22"/>
                <w:szCs w:val="22"/>
              </w:rPr>
              <w:tab/>
            </w:r>
            <w:r w:rsidR="00064CF6" w:rsidRPr="00237C6E">
              <w:rPr>
                <w:rStyle w:val="Lienhypertexte"/>
                <w:noProof/>
              </w:rPr>
              <w:t>Brain activity during lucid dreaming</w:t>
            </w:r>
            <w:r w:rsidR="00064CF6">
              <w:rPr>
                <w:noProof/>
                <w:webHidden/>
              </w:rPr>
              <w:tab/>
            </w:r>
            <w:r w:rsidR="00064CF6">
              <w:rPr>
                <w:noProof/>
                <w:webHidden/>
              </w:rPr>
              <w:fldChar w:fldCharType="begin"/>
            </w:r>
            <w:r w:rsidR="00064CF6">
              <w:rPr>
                <w:noProof/>
                <w:webHidden/>
              </w:rPr>
              <w:instrText xml:space="preserve"> PAGEREF _Toc490466267 \h </w:instrText>
            </w:r>
            <w:r w:rsidR="00064CF6">
              <w:rPr>
                <w:noProof/>
                <w:webHidden/>
              </w:rPr>
            </w:r>
            <w:r w:rsidR="00064CF6">
              <w:rPr>
                <w:noProof/>
                <w:webHidden/>
              </w:rPr>
              <w:fldChar w:fldCharType="separate"/>
            </w:r>
            <w:r w:rsidR="00064CF6">
              <w:rPr>
                <w:noProof/>
                <w:webHidden/>
              </w:rPr>
              <w:t>25</w:t>
            </w:r>
            <w:r w:rsidR="00064CF6">
              <w:rPr>
                <w:noProof/>
                <w:webHidden/>
              </w:rPr>
              <w:fldChar w:fldCharType="end"/>
            </w:r>
          </w:hyperlink>
        </w:p>
        <w:p w14:paraId="346E35D3" w14:textId="77777777" w:rsidR="00064CF6" w:rsidRDefault="00F356AD">
          <w:pPr>
            <w:pStyle w:val="TM4"/>
            <w:tabs>
              <w:tab w:val="left" w:pos="1440"/>
              <w:tab w:val="right" w:leader="dot" w:pos="9063"/>
            </w:tabs>
            <w:rPr>
              <w:rFonts w:cstheme="minorBidi"/>
              <w:noProof/>
              <w:sz w:val="22"/>
              <w:szCs w:val="22"/>
            </w:rPr>
          </w:pPr>
          <w:hyperlink w:anchor="_Toc490466268" w:history="1">
            <w:r w:rsidR="00064CF6" w:rsidRPr="00237C6E">
              <w:rPr>
                <w:rStyle w:val="Lienhypertexte"/>
                <w:noProof/>
              </w:rPr>
              <w:t>I. 4. C.</w:t>
            </w:r>
            <w:r w:rsidR="00064CF6">
              <w:rPr>
                <w:rFonts w:cstheme="minorBidi"/>
                <w:noProof/>
                <w:sz w:val="22"/>
                <w:szCs w:val="22"/>
              </w:rPr>
              <w:tab/>
            </w:r>
            <w:r w:rsidR="00064CF6" w:rsidRPr="00237C6E">
              <w:rPr>
                <w:rStyle w:val="Lienhypertexte"/>
                <w:noProof/>
              </w:rPr>
              <w:t>Brain activity in the minutes preceding a dream report</w:t>
            </w:r>
            <w:r w:rsidR="00064CF6">
              <w:rPr>
                <w:noProof/>
                <w:webHidden/>
              </w:rPr>
              <w:tab/>
            </w:r>
            <w:r w:rsidR="00064CF6">
              <w:rPr>
                <w:noProof/>
                <w:webHidden/>
              </w:rPr>
              <w:fldChar w:fldCharType="begin"/>
            </w:r>
            <w:r w:rsidR="00064CF6">
              <w:rPr>
                <w:noProof/>
                <w:webHidden/>
              </w:rPr>
              <w:instrText xml:space="preserve"> PAGEREF _Toc490466268 \h </w:instrText>
            </w:r>
            <w:r w:rsidR="00064CF6">
              <w:rPr>
                <w:noProof/>
                <w:webHidden/>
              </w:rPr>
            </w:r>
            <w:r w:rsidR="00064CF6">
              <w:rPr>
                <w:noProof/>
                <w:webHidden/>
              </w:rPr>
              <w:fldChar w:fldCharType="separate"/>
            </w:r>
            <w:r w:rsidR="00064CF6">
              <w:rPr>
                <w:noProof/>
                <w:webHidden/>
              </w:rPr>
              <w:t>25</w:t>
            </w:r>
            <w:r w:rsidR="00064CF6">
              <w:rPr>
                <w:noProof/>
                <w:webHidden/>
              </w:rPr>
              <w:fldChar w:fldCharType="end"/>
            </w:r>
          </w:hyperlink>
        </w:p>
        <w:p w14:paraId="0313ABC9" w14:textId="77777777" w:rsidR="00064CF6" w:rsidRDefault="00F356AD">
          <w:pPr>
            <w:pStyle w:val="TM4"/>
            <w:tabs>
              <w:tab w:val="left" w:pos="1440"/>
              <w:tab w:val="right" w:leader="dot" w:pos="9063"/>
            </w:tabs>
            <w:rPr>
              <w:rFonts w:cstheme="minorBidi"/>
              <w:noProof/>
              <w:sz w:val="22"/>
              <w:szCs w:val="22"/>
            </w:rPr>
          </w:pPr>
          <w:hyperlink w:anchor="_Toc490466269" w:history="1">
            <w:r w:rsidR="00064CF6" w:rsidRPr="00237C6E">
              <w:rPr>
                <w:rStyle w:val="Lienhypertexte"/>
                <w:noProof/>
              </w:rPr>
              <w:t>I. 4. D.</w:t>
            </w:r>
            <w:r w:rsidR="00064CF6">
              <w:rPr>
                <w:rFonts w:cstheme="minorBidi"/>
                <w:noProof/>
                <w:sz w:val="22"/>
                <w:szCs w:val="22"/>
              </w:rPr>
              <w:tab/>
            </w:r>
            <w:r w:rsidR="00064CF6" w:rsidRPr="00237C6E">
              <w:rPr>
                <w:rStyle w:val="Lienhypertexte"/>
                <w:noProof/>
              </w:rPr>
              <w:t>Dreaming as a subsystem of the default mode network</w:t>
            </w:r>
            <w:r w:rsidR="00064CF6">
              <w:rPr>
                <w:noProof/>
                <w:webHidden/>
              </w:rPr>
              <w:tab/>
            </w:r>
            <w:r w:rsidR="00064CF6">
              <w:rPr>
                <w:noProof/>
                <w:webHidden/>
              </w:rPr>
              <w:fldChar w:fldCharType="begin"/>
            </w:r>
            <w:r w:rsidR="00064CF6">
              <w:rPr>
                <w:noProof/>
                <w:webHidden/>
              </w:rPr>
              <w:instrText xml:space="preserve"> PAGEREF _Toc490466269 \h </w:instrText>
            </w:r>
            <w:r w:rsidR="00064CF6">
              <w:rPr>
                <w:noProof/>
                <w:webHidden/>
              </w:rPr>
            </w:r>
            <w:r w:rsidR="00064CF6">
              <w:rPr>
                <w:noProof/>
                <w:webHidden/>
              </w:rPr>
              <w:fldChar w:fldCharType="separate"/>
            </w:r>
            <w:r w:rsidR="00064CF6">
              <w:rPr>
                <w:noProof/>
                <w:webHidden/>
              </w:rPr>
              <w:t>26</w:t>
            </w:r>
            <w:r w:rsidR="00064CF6">
              <w:rPr>
                <w:noProof/>
                <w:webHidden/>
              </w:rPr>
              <w:fldChar w:fldCharType="end"/>
            </w:r>
          </w:hyperlink>
        </w:p>
        <w:p w14:paraId="24B1E01D" w14:textId="77777777" w:rsidR="00064CF6" w:rsidRDefault="00F356AD">
          <w:pPr>
            <w:pStyle w:val="TM2"/>
            <w:tabs>
              <w:tab w:val="left" w:pos="720"/>
              <w:tab w:val="right" w:leader="dot" w:pos="9063"/>
            </w:tabs>
            <w:rPr>
              <w:rFonts w:cstheme="minorBidi"/>
              <w:smallCaps w:val="0"/>
              <w:noProof/>
              <w:sz w:val="22"/>
              <w:szCs w:val="22"/>
            </w:rPr>
          </w:pPr>
          <w:hyperlink w:anchor="_Toc490466270" w:history="1">
            <w:r w:rsidR="00064CF6" w:rsidRPr="00237C6E">
              <w:rPr>
                <w:rStyle w:val="Lienhypertexte"/>
                <w:noProof/>
              </w:rPr>
              <w:t>II.</w:t>
            </w:r>
            <w:r w:rsidR="00064CF6">
              <w:rPr>
                <w:rFonts w:cstheme="minorBidi"/>
                <w:smallCaps w:val="0"/>
                <w:noProof/>
                <w:sz w:val="22"/>
                <w:szCs w:val="22"/>
              </w:rPr>
              <w:tab/>
            </w:r>
            <w:r w:rsidR="00064CF6" w:rsidRPr="00237C6E">
              <w:rPr>
                <w:rStyle w:val="Lienhypertexte"/>
                <w:noProof/>
              </w:rPr>
              <w:t>Dream recall</w:t>
            </w:r>
            <w:r w:rsidR="00064CF6">
              <w:rPr>
                <w:noProof/>
                <w:webHidden/>
              </w:rPr>
              <w:tab/>
            </w:r>
            <w:r w:rsidR="00064CF6">
              <w:rPr>
                <w:noProof/>
                <w:webHidden/>
              </w:rPr>
              <w:fldChar w:fldCharType="begin"/>
            </w:r>
            <w:r w:rsidR="00064CF6">
              <w:rPr>
                <w:noProof/>
                <w:webHidden/>
              </w:rPr>
              <w:instrText xml:space="preserve"> PAGEREF _Toc490466270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56EF84D0" w14:textId="77777777" w:rsidR="00064CF6" w:rsidRDefault="00F356AD">
          <w:pPr>
            <w:pStyle w:val="TM3"/>
            <w:tabs>
              <w:tab w:val="left" w:pos="1200"/>
              <w:tab w:val="right" w:leader="dot" w:pos="9063"/>
            </w:tabs>
            <w:rPr>
              <w:rFonts w:cstheme="minorBidi"/>
              <w:i w:val="0"/>
              <w:iCs w:val="0"/>
              <w:noProof/>
              <w:sz w:val="22"/>
              <w:szCs w:val="22"/>
            </w:rPr>
          </w:pPr>
          <w:hyperlink w:anchor="_Toc490466271" w:history="1">
            <w:r w:rsidR="00064CF6" w:rsidRPr="00237C6E">
              <w:rPr>
                <w:rStyle w:val="Lienhypertexte"/>
                <w:noProof/>
              </w:rPr>
              <w:t>I. 5.</w:t>
            </w:r>
            <w:r w:rsidR="00064CF6">
              <w:rPr>
                <w:rFonts w:cstheme="minorBidi"/>
                <w:i w:val="0"/>
                <w:iCs w:val="0"/>
                <w:noProof/>
                <w:sz w:val="22"/>
                <w:szCs w:val="22"/>
              </w:rPr>
              <w:tab/>
            </w:r>
            <w:r w:rsidR="00064CF6" w:rsidRPr="00237C6E">
              <w:rPr>
                <w:rStyle w:val="Lienhypertexte"/>
                <w:noProof/>
              </w:rPr>
              <w:t>Why do we forget our dreams?</w:t>
            </w:r>
            <w:r w:rsidR="00064CF6">
              <w:rPr>
                <w:noProof/>
                <w:webHidden/>
              </w:rPr>
              <w:tab/>
            </w:r>
            <w:r w:rsidR="00064CF6">
              <w:rPr>
                <w:noProof/>
                <w:webHidden/>
              </w:rPr>
              <w:fldChar w:fldCharType="begin"/>
            </w:r>
            <w:r w:rsidR="00064CF6">
              <w:rPr>
                <w:noProof/>
                <w:webHidden/>
              </w:rPr>
              <w:instrText xml:space="preserve"> PAGEREF _Toc490466271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3DC70CF5" w14:textId="77777777" w:rsidR="00064CF6" w:rsidRDefault="00F356AD">
          <w:pPr>
            <w:pStyle w:val="TM4"/>
            <w:tabs>
              <w:tab w:val="left" w:pos="1440"/>
              <w:tab w:val="right" w:leader="dot" w:pos="9063"/>
            </w:tabs>
            <w:rPr>
              <w:rFonts w:cstheme="minorBidi"/>
              <w:noProof/>
              <w:sz w:val="22"/>
              <w:szCs w:val="22"/>
            </w:rPr>
          </w:pPr>
          <w:hyperlink w:anchor="_Toc490466272" w:history="1">
            <w:r w:rsidR="00064CF6" w:rsidRPr="00237C6E">
              <w:rPr>
                <w:rStyle w:val="Lienhypertexte"/>
                <w:noProof/>
              </w:rPr>
              <w:t>I. 5. A.</w:t>
            </w:r>
            <w:r w:rsidR="00064CF6">
              <w:rPr>
                <w:rFonts w:cstheme="minorBidi"/>
                <w:noProof/>
                <w:sz w:val="22"/>
                <w:szCs w:val="22"/>
              </w:rPr>
              <w:tab/>
            </w:r>
            <w:r w:rsidR="00064CF6" w:rsidRPr="00237C6E">
              <w:rPr>
                <w:rStyle w:val="Lienhypertexte"/>
                <w:noProof/>
              </w:rPr>
              <w:t>Psychanalysis</w:t>
            </w:r>
            <w:r w:rsidR="00064CF6">
              <w:rPr>
                <w:noProof/>
                <w:webHidden/>
              </w:rPr>
              <w:tab/>
            </w:r>
            <w:r w:rsidR="00064CF6">
              <w:rPr>
                <w:noProof/>
                <w:webHidden/>
              </w:rPr>
              <w:fldChar w:fldCharType="begin"/>
            </w:r>
            <w:r w:rsidR="00064CF6">
              <w:rPr>
                <w:noProof/>
                <w:webHidden/>
              </w:rPr>
              <w:instrText xml:space="preserve"> PAGEREF _Toc490466272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1848F457" w14:textId="77777777" w:rsidR="00064CF6" w:rsidRDefault="00F356AD">
          <w:pPr>
            <w:pStyle w:val="TM4"/>
            <w:tabs>
              <w:tab w:val="left" w:pos="1440"/>
              <w:tab w:val="right" w:leader="dot" w:pos="9063"/>
            </w:tabs>
            <w:rPr>
              <w:rFonts w:cstheme="minorBidi"/>
              <w:noProof/>
              <w:sz w:val="22"/>
              <w:szCs w:val="22"/>
            </w:rPr>
          </w:pPr>
          <w:hyperlink w:anchor="_Toc490466273" w:history="1">
            <w:r w:rsidR="00064CF6" w:rsidRPr="00237C6E">
              <w:rPr>
                <w:rStyle w:val="Lienhypertexte"/>
                <w:noProof/>
              </w:rPr>
              <w:t>I. 5. B.</w:t>
            </w:r>
            <w:r w:rsidR="00064CF6">
              <w:rPr>
                <w:rFonts w:cstheme="minorBidi"/>
                <w:noProof/>
                <w:sz w:val="22"/>
                <w:szCs w:val="22"/>
              </w:rPr>
              <w:tab/>
            </w:r>
            <w:r w:rsidR="00064CF6" w:rsidRPr="00237C6E">
              <w:rPr>
                <w:rStyle w:val="Lienhypertexte"/>
                <w:noProof/>
              </w:rPr>
              <w:t>The state-shift hypothesis</w:t>
            </w:r>
            <w:r w:rsidR="00064CF6">
              <w:rPr>
                <w:noProof/>
                <w:webHidden/>
              </w:rPr>
              <w:tab/>
            </w:r>
            <w:r w:rsidR="00064CF6">
              <w:rPr>
                <w:noProof/>
                <w:webHidden/>
              </w:rPr>
              <w:fldChar w:fldCharType="begin"/>
            </w:r>
            <w:r w:rsidR="00064CF6">
              <w:rPr>
                <w:noProof/>
                <w:webHidden/>
              </w:rPr>
              <w:instrText xml:space="preserve"> PAGEREF _Toc490466273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41D25F35" w14:textId="77777777" w:rsidR="00064CF6" w:rsidRDefault="00F356AD">
          <w:pPr>
            <w:pStyle w:val="TM4"/>
            <w:tabs>
              <w:tab w:val="left" w:pos="1440"/>
              <w:tab w:val="right" w:leader="dot" w:pos="9063"/>
            </w:tabs>
            <w:rPr>
              <w:rFonts w:cstheme="minorBidi"/>
              <w:noProof/>
              <w:sz w:val="22"/>
              <w:szCs w:val="22"/>
            </w:rPr>
          </w:pPr>
          <w:hyperlink w:anchor="_Toc490466274" w:history="1">
            <w:r w:rsidR="00064CF6" w:rsidRPr="00237C6E">
              <w:rPr>
                <w:rStyle w:val="Lienhypertexte"/>
                <w:noProof/>
              </w:rPr>
              <w:t>I. 5. C.</w:t>
            </w:r>
            <w:r w:rsidR="00064CF6">
              <w:rPr>
                <w:rFonts w:cstheme="minorBidi"/>
                <w:noProof/>
                <w:sz w:val="22"/>
                <w:szCs w:val="22"/>
              </w:rPr>
              <w:tab/>
            </w:r>
            <w:r w:rsidR="00064CF6" w:rsidRPr="00237C6E">
              <w:rPr>
                <w:rStyle w:val="Lienhypertexte"/>
                <w:noProof/>
              </w:rPr>
              <w:t>Sleep inertia?</w:t>
            </w:r>
            <w:r w:rsidR="00064CF6">
              <w:rPr>
                <w:noProof/>
                <w:webHidden/>
              </w:rPr>
              <w:tab/>
            </w:r>
            <w:r w:rsidR="00064CF6">
              <w:rPr>
                <w:noProof/>
                <w:webHidden/>
              </w:rPr>
              <w:fldChar w:fldCharType="begin"/>
            </w:r>
            <w:r w:rsidR="00064CF6">
              <w:rPr>
                <w:noProof/>
                <w:webHidden/>
              </w:rPr>
              <w:instrText xml:space="preserve"> PAGEREF _Toc490466274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3E9B5789" w14:textId="77777777" w:rsidR="00064CF6" w:rsidRDefault="00F356AD">
          <w:pPr>
            <w:pStyle w:val="TM3"/>
            <w:tabs>
              <w:tab w:val="left" w:pos="1200"/>
              <w:tab w:val="right" w:leader="dot" w:pos="9063"/>
            </w:tabs>
            <w:rPr>
              <w:rFonts w:cstheme="minorBidi"/>
              <w:i w:val="0"/>
              <w:iCs w:val="0"/>
              <w:noProof/>
              <w:sz w:val="22"/>
              <w:szCs w:val="22"/>
            </w:rPr>
          </w:pPr>
          <w:hyperlink w:anchor="_Toc490466275" w:history="1">
            <w:r w:rsidR="00064CF6" w:rsidRPr="00237C6E">
              <w:rPr>
                <w:rStyle w:val="Lienhypertexte"/>
                <w:noProof/>
              </w:rPr>
              <w:t>I. 6.</w:t>
            </w:r>
            <w:r w:rsidR="00064CF6">
              <w:rPr>
                <w:rFonts w:cstheme="minorBidi"/>
                <w:i w:val="0"/>
                <w:iCs w:val="0"/>
                <w:noProof/>
                <w:sz w:val="22"/>
                <w:szCs w:val="22"/>
              </w:rPr>
              <w:tab/>
            </w:r>
            <w:r w:rsidR="00064CF6" w:rsidRPr="00237C6E">
              <w:rPr>
                <w:rStyle w:val="Lienhypertexte"/>
                <w:noProof/>
              </w:rPr>
              <w:t>Dream recall frequency</w:t>
            </w:r>
            <w:r w:rsidR="00064CF6">
              <w:rPr>
                <w:noProof/>
                <w:webHidden/>
              </w:rPr>
              <w:tab/>
            </w:r>
            <w:r w:rsidR="00064CF6">
              <w:rPr>
                <w:noProof/>
                <w:webHidden/>
              </w:rPr>
              <w:fldChar w:fldCharType="begin"/>
            </w:r>
            <w:r w:rsidR="00064CF6">
              <w:rPr>
                <w:noProof/>
                <w:webHidden/>
              </w:rPr>
              <w:instrText xml:space="preserve"> PAGEREF _Toc490466275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6879F018" w14:textId="77777777" w:rsidR="00064CF6" w:rsidRDefault="00F356AD">
          <w:pPr>
            <w:pStyle w:val="TM4"/>
            <w:tabs>
              <w:tab w:val="left" w:pos="1440"/>
              <w:tab w:val="right" w:leader="dot" w:pos="9063"/>
            </w:tabs>
            <w:rPr>
              <w:rFonts w:cstheme="minorBidi"/>
              <w:noProof/>
              <w:sz w:val="22"/>
              <w:szCs w:val="22"/>
            </w:rPr>
          </w:pPr>
          <w:hyperlink w:anchor="_Toc490466276" w:history="1">
            <w:r w:rsidR="00064CF6" w:rsidRPr="00237C6E">
              <w:rPr>
                <w:rStyle w:val="Lienhypertexte"/>
                <w:noProof/>
              </w:rPr>
              <w:t>I. 6. A.</w:t>
            </w:r>
            <w:r w:rsidR="00064CF6">
              <w:rPr>
                <w:rFonts w:cstheme="minorBidi"/>
                <w:noProof/>
                <w:sz w:val="22"/>
                <w:szCs w:val="22"/>
              </w:rPr>
              <w:tab/>
            </w:r>
            <w:r w:rsidR="00064CF6" w:rsidRPr="00237C6E">
              <w:rPr>
                <w:rStyle w:val="Lienhypertexte"/>
                <w:noProof/>
              </w:rPr>
              <w:t>Intra-individuals variability</w:t>
            </w:r>
            <w:r w:rsidR="00064CF6">
              <w:rPr>
                <w:noProof/>
                <w:webHidden/>
              </w:rPr>
              <w:tab/>
            </w:r>
            <w:r w:rsidR="00064CF6">
              <w:rPr>
                <w:noProof/>
                <w:webHidden/>
              </w:rPr>
              <w:fldChar w:fldCharType="begin"/>
            </w:r>
            <w:r w:rsidR="00064CF6">
              <w:rPr>
                <w:noProof/>
                <w:webHidden/>
              </w:rPr>
              <w:instrText xml:space="preserve"> PAGEREF _Toc490466276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28FCB3F1" w14:textId="77777777" w:rsidR="00064CF6" w:rsidRDefault="00F356AD">
          <w:pPr>
            <w:pStyle w:val="TM4"/>
            <w:tabs>
              <w:tab w:val="left" w:pos="1440"/>
              <w:tab w:val="right" w:leader="dot" w:pos="9063"/>
            </w:tabs>
            <w:rPr>
              <w:rFonts w:cstheme="minorBidi"/>
              <w:noProof/>
              <w:sz w:val="22"/>
              <w:szCs w:val="22"/>
            </w:rPr>
          </w:pPr>
          <w:hyperlink w:anchor="_Toc490466277" w:history="1">
            <w:r w:rsidR="00064CF6" w:rsidRPr="00237C6E">
              <w:rPr>
                <w:rStyle w:val="Lienhypertexte"/>
                <w:noProof/>
              </w:rPr>
              <w:t>I. 6. B.</w:t>
            </w:r>
            <w:r w:rsidR="00064CF6">
              <w:rPr>
                <w:rFonts w:cstheme="minorBidi"/>
                <w:noProof/>
                <w:sz w:val="22"/>
                <w:szCs w:val="22"/>
              </w:rPr>
              <w:tab/>
            </w:r>
            <w:r w:rsidR="00064CF6" w:rsidRPr="00237C6E">
              <w:rPr>
                <w:rStyle w:val="Lienhypertexte"/>
                <w:noProof/>
              </w:rPr>
              <w:t>Inter-individuals variability</w:t>
            </w:r>
            <w:r w:rsidR="00064CF6">
              <w:rPr>
                <w:noProof/>
                <w:webHidden/>
              </w:rPr>
              <w:tab/>
            </w:r>
            <w:r w:rsidR="00064CF6">
              <w:rPr>
                <w:noProof/>
                <w:webHidden/>
              </w:rPr>
              <w:fldChar w:fldCharType="begin"/>
            </w:r>
            <w:r w:rsidR="00064CF6">
              <w:rPr>
                <w:noProof/>
                <w:webHidden/>
              </w:rPr>
              <w:instrText xml:space="preserve"> PAGEREF _Toc490466277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018FFB9F" w14:textId="77777777" w:rsidR="00064CF6" w:rsidRDefault="00F356AD">
          <w:pPr>
            <w:pStyle w:val="TM3"/>
            <w:tabs>
              <w:tab w:val="left" w:pos="1200"/>
              <w:tab w:val="right" w:leader="dot" w:pos="9063"/>
            </w:tabs>
            <w:rPr>
              <w:rFonts w:cstheme="minorBidi"/>
              <w:i w:val="0"/>
              <w:iCs w:val="0"/>
              <w:noProof/>
              <w:sz w:val="22"/>
              <w:szCs w:val="22"/>
            </w:rPr>
          </w:pPr>
          <w:hyperlink w:anchor="_Toc490466278" w:history="1">
            <w:r w:rsidR="00064CF6" w:rsidRPr="00237C6E">
              <w:rPr>
                <w:rStyle w:val="Lienhypertexte"/>
                <w:noProof/>
              </w:rPr>
              <w:t>I. 7.</w:t>
            </w:r>
            <w:r w:rsidR="00064CF6">
              <w:rPr>
                <w:rFonts w:cstheme="minorBidi"/>
                <w:i w:val="0"/>
                <w:iCs w:val="0"/>
                <w:noProof/>
                <w:sz w:val="22"/>
                <w:szCs w:val="22"/>
              </w:rPr>
              <w:tab/>
            </w:r>
            <w:r w:rsidR="00064CF6" w:rsidRPr="00237C6E">
              <w:rPr>
                <w:rStyle w:val="Lienhypertexte"/>
                <w:noProof/>
              </w:rPr>
              <w:t>Parameters correlated with DRF</w:t>
            </w:r>
            <w:r w:rsidR="00064CF6">
              <w:rPr>
                <w:noProof/>
                <w:webHidden/>
              </w:rPr>
              <w:tab/>
            </w:r>
            <w:r w:rsidR="00064CF6">
              <w:rPr>
                <w:noProof/>
                <w:webHidden/>
              </w:rPr>
              <w:fldChar w:fldCharType="begin"/>
            </w:r>
            <w:r w:rsidR="00064CF6">
              <w:rPr>
                <w:noProof/>
                <w:webHidden/>
              </w:rPr>
              <w:instrText xml:space="preserve"> PAGEREF _Toc490466278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0BB4B8CA" w14:textId="77777777" w:rsidR="00064CF6" w:rsidRDefault="00F356AD">
          <w:pPr>
            <w:pStyle w:val="TM4"/>
            <w:tabs>
              <w:tab w:val="left" w:pos="1440"/>
              <w:tab w:val="right" w:leader="dot" w:pos="9063"/>
            </w:tabs>
            <w:rPr>
              <w:rFonts w:cstheme="minorBidi"/>
              <w:noProof/>
              <w:sz w:val="22"/>
              <w:szCs w:val="22"/>
            </w:rPr>
          </w:pPr>
          <w:hyperlink w:anchor="_Toc490466279" w:history="1">
            <w:r w:rsidR="00064CF6" w:rsidRPr="00237C6E">
              <w:rPr>
                <w:rStyle w:val="Lienhypertexte"/>
                <w:noProof/>
              </w:rPr>
              <w:t>I. 7. A.</w:t>
            </w:r>
            <w:r w:rsidR="00064CF6">
              <w:rPr>
                <w:rFonts w:cstheme="minorBidi"/>
                <w:noProof/>
                <w:sz w:val="22"/>
                <w:szCs w:val="22"/>
              </w:rPr>
              <w:tab/>
            </w:r>
            <w:r w:rsidR="00064CF6" w:rsidRPr="00237C6E">
              <w:rPr>
                <w:rStyle w:val="Lienhypertexte"/>
                <w:noProof/>
              </w:rPr>
              <w:t>Psychological factors</w:t>
            </w:r>
            <w:r w:rsidR="00064CF6">
              <w:rPr>
                <w:noProof/>
                <w:webHidden/>
              </w:rPr>
              <w:tab/>
            </w:r>
            <w:r w:rsidR="00064CF6">
              <w:rPr>
                <w:noProof/>
                <w:webHidden/>
              </w:rPr>
              <w:fldChar w:fldCharType="begin"/>
            </w:r>
            <w:r w:rsidR="00064CF6">
              <w:rPr>
                <w:noProof/>
                <w:webHidden/>
              </w:rPr>
              <w:instrText xml:space="preserve"> PAGEREF _Toc490466279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2F21CF70" w14:textId="77777777" w:rsidR="00064CF6" w:rsidRDefault="00F356AD">
          <w:pPr>
            <w:pStyle w:val="TM4"/>
            <w:tabs>
              <w:tab w:val="left" w:pos="1440"/>
              <w:tab w:val="right" w:leader="dot" w:pos="9063"/>
            </w:tabs>
            <w:rPr>
              <w:rFonts w:cstheme="minorBidi"/>
              <w:noProof/>
              <w:sz w:val="22"/>
              <w:szCs w:val="22"/>
            </w:rPr>
          </w:pPr>
          <w:hyperlink w:anchor="_Toc490466280" w:history="1">
            <w:r w:rsidR="00064CF6" w:rsidRPr="00237C6E">
              <w:rPr>
                <w:rStyle w:val="Lienhypertexte"/>
                <w:noProof/>
              </w:rPr>
              <w:t>I. 7. B.</w:t>
            </w:r>
            <w:r w:rsidR="00064CF6">
              <w:rPr>
                <w:rFonts w:cstheme="minorBidi"/>
                <w:noProof/>
                <w:sz w:val="22"/>
                <w:szCs w:val="22"/>
              </w:rPr>
              <w:tab/>
            </w:r>
            <w:r w:rsidR="00064CF6" w:rsidRPr="00237C6E">
              <w:rPr>
                <w:rStyle w:val="Lienhypertexte"/>
                <w:noProof/>
              </w:rPr>
              <w:t>Physiological parameters</w:t>
            </w:r>
            <w:r w:rsidR="00064CF6">
              <w:rPr>
                <w:noProof/>
                <w:webHidden/>
              </w:rPr>
              <w:tab/>
            </w:r>
            <w:r w:rsidR="00064CF6">
              <w:rPr>
                <w:noProof/>
                <w:webHidden/>
              </w:rPr>
              <w:fldChar w:fldCharType="begin"/>
            </w:r>
            <w:r w:rsidR="00064CF6">
              <w:rPr>
                <w:noProof/>
                <w:webHidden/>
              </w:rPr>
              <w:instrText xml:space="preserve"> PAGEREF _Toc490466280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3F1FC78E" w14:textId="77777777" w:rsidR="00064CF6" w:rsidRDefault="00F356AD">
          <w:pPr>
            <w:pStyle w:val="TM4"/>
            <w:tabs>
              <w:tab w:val="left" w:pos="1440"/>
              <w:tab w:val="right" w:leader="dot" w:pos="9063"/>
            </w:tabs>
            <w:rPr>
              <w:rFonts w:cstheme="minorBidi"/>
              <w:noProof/>
              <w:sz w:val="22"/>
              <w:szCs w:val="22"/>
            </w:rPr>
          </w:pPr>
          <w:hyperlink w:anchor="_Toc490466281" w:history="1">
            <w:r w:rsidR="00064CF6" w:rsidRPr="00237C6E">
              <w:rPr>
                <w:rStyle w:val="Lienhypertexte"/>
                <w:noProof/>
              </w:rPr>
              <w:t>I. 7. C.</w:t>
            </w:r>
            <w:r w:rsidR="00064CF6">
              <w:rPr>
                <w:rFonts w:cstheme="minorBidi"/>
                <w:noProof/>
                <w:sz w:val="22"/>
                <w:szCs w:val="22"/>
              </w:rPr>
              <w:tab/>
            </w:r>
            <w:r w:rsidR="00064CF6" w:rsidRPr="00237C6E">
              <w:rPr>
                <w:rStyle w:val="Lienhypertexte"/>
                <w:noProof/>
              </w:rPr>
              <w:t>Sleep parameters</w:t>
            </w:r>
            <w:r w:rsidR="00064CF6">
              <w:rPr>
                <w:noProof/>
                <w:webHidden/>
              </w:rPr>
              <w:tab/>
            </w:r>
            <w:r w:rsidR="00064CF6">
              <w:rPr>
                <w:noProof/>
                <w:webHidden/>
              </w:rPr>
              <w:fldChar w:fldCharType="begin"/>
            </w:r>
            <w:r w:rsidR="00064CF6">
              <w:rPr>
                <w:noProof/>
                <w:webHidden/>
              </w:rPr>
              <w:instrText xml:space="preserve"> PAGEREF _Toc490466281 \h </w:instrText>
            </w:r>
            <w:r w:rsidR="00064CF6">
              <w:rPr>
                <w:noProof/>
                <w:webHidden/>
              </w:rPr>
            </w:r>
            <w:r w:rsidR="00064CF6">
              <w:rPr>
                <w:noProof/>
                <w:webHidden/>
              </w:rPr>
              <w:fldChar w:fldCharType="separate"/>
            </w:r>
            <w:r w:rsidR="00064CF6">
              <w:rPr>
                <w:noProof/>
                <w:webHidden/>
              </w:rPr>
              <w:t>28</w:t>
            </w:r>
            <w:r w:rsidR="00064CF6">
              <w:rPr>
                <w:noProof/>
                <w:webHidden/>
              </w:rPr>
              <w:fldChar w:fldCharType="end"/>
            </w:r>
          </w:hyperlink>
        </w:p>
        <w:p w14:paraId="413755D6" w14:textId="77777777" w:rsidR="00064CF6" w:rsidRDefault="00F356AD">
          <w:pPr>
            <w:pStyle w:val="TM3"/>
            <w:tabs>
              <w:tab w:val="left" w:pos="1200"/>
              <w:tab w:val="right" w:leader="dot" w:pos="9063"/>
            </w:tabs>
            <w:rPr>
              <w:rFonts w:cstheme="minorBidi"/>
              <w:i w:val="0"/>
              <w:iCs w:val="0"/>
              <w:noProof/>
              <w:sz w:val="22"/>
              <w:szCs w:val="22"/>
            </w:rPr>
          </w:pPr>
          <w:hyperlink w:anchor="_Toc490466282" w:history="1">
            <w:r w:rsidR="00064CF6" w:rsidRPr="00237C6E">
              <w:rPr>
                <w:rStyle w:val="Lienhypertexte"/>
                <w:noProof/>
              </w:rPr>
              <w:t>I. 8.</w:t>
            </w:r>
            <w:r w:rsidR="00064CF6">
              <w:rPr>
                <w:rFonts w:cstheme="minorBidi"/>
                <w:i w:val="0"/>
                <w:iCs w:val="0"/>
                <w:noProof/>
                <w:sz w:val="22"/>
                <w:szCs w:val="22"/>
              </w:rPr>
              <w:tab/>
            </w:r>
            <w:r w:rsidR="00064CF6" w:rsidRPr="00237C6E">
              <w:rPr>
                <w:rStyle w:val="Lienhypertexte"/>
                <w:noProof/>
              </w:rPr>
              <w:t>Brain activity associated with a high or low DRF</w:t>
            </w:r>
            <w:r w:rsidR="00064CF6">
              <w:rPr>
                <w:noProof/>
                <w:webHidden/>
              </w:rPr>
              <w:tab/>
            </w:r>
            <w:r w:rsidR="00064CF6">
              <w:rPr>
                <w:noProof/>
                <w:webHidden/>
              </w:rPr>
              <w:fldChar w:fldCharType="begin"/>
            </w:r>
            <w:r w:rsidR="00064CF6">
              <w:rPr>
                <w:noProof/>
                <w:webHidden/>
              </w:rPr>
              <w:instrText xml:space="preserve"> PAGEREF _Toc490466282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02E4BA3A" w14:textId="77777777" w:rsidR="00064CF6" w:rsidRDefault="00F356AD">
          <w:pPr>
            <w:pStyle w:val="TM4"/>
            <w:tabs>
              <w:tab w:val="left" w:pos="1440"/>
              <w:tab w:val="right" w:leader="dot" w:pos="9063"/>
            </w:tabs>
            <w:rPr>
              <w:rFonts w:cstheme="minorBidi"/>
              <w:noProof/>
              <w:sz w:val="22"/>
              <w:szCs w:val="22"/>
            </w:rPr>
          </w:pPr>
          <w:hyperlink w:anchor="_Toc490466283" w:history="1">
            <w:r w:rsidR="00064CF6" w:rsidRPr="00237C6E">
              <w:rPr>
                <w:rStyle w:val="Lienhypertexte"/>
                <w:noProof/>
              </w:rPr>
              <w:t>I. 8. A.</w:t>
            </w:r>
            <w:r w:rsidR="00064CF6">
              <w:rPr>
                <w:rFonts w:cstheme="minorBidi"/>
                <w:noProof/>
                <w:sz w:val="22"/>
                <w:szCs w:val="22"/>
              </w:rPr>
              <w:tab/>
            </w:r>
            <w:r w:rsidR="00064CF6" w:rsidRPr="00237C6E">
              <w:rPr>
                <w:rStyle w:val="Lienhypertexte"/>
                <w:noProof/>
              </w:rPr>
              <w:t>EEG studies</w:t>
            </w:r>
            <w:r w:rsidR="00064CF6">
              <w:rPr>
                <w:noProof/>
                <w:webHidden/>
              </w:rPr>
              <w:tab/>
            </w:r>
            <w:r w:rsidR="00064CF6">
              <w:rPr>
                <w:noProof/>
                <w:webHidden/>
              </w:rPr>
              <w:fldChar w:fldCharType="begin"/>
            </w:r>
            <w:r w:rsidR="00064CF6">
              <w:rPr>
                <w:noProof/>
                <w:webHidden/>
              </w:rPr>
              <w:instrText xml:space="preserve"> PAGEREF _Toc490466283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1BC9017D" w14:textId="77777777" w:rsidR="00064CF6" w:rsidRDefault="00F356AD">
          <w:pPr>
            <w:pStyle w:val="TM4"/>
            <w:tabs>
              <w:tab w:val="left" w:pos="1440"/>
              <w:tab w:val="right" w:leader="dot" w:pos="9063"/>
            </w:tabs>
            <w:rPr>
              <w:rFonts w:cstheme="minorBidi"/>
              <w:noProof/>
              <w:sz w:val="22"/>
              <w:szCs w:val="22"/>
            </w:rPr>
          </w:pPr>
          <w:hyperlink w:anchor="_Toc490466284" w:history="1">
            <w:r w:rsidR="00064CF6" w:rsidRPr="00237C6E">
              <w:rPr>
                <w:rStyle w:val="Lienhypertexte"/>
                <w:noProof/>
              </w:rPr>
              <w:t>I. 8. B.</w:t>
            </w:r>
            <w:r w:rsidR="00064CF6">
              <w:rPr>
                <w:rFonts w:cstheme="minorBidi"/>
                <w:noProof/>
                <w:sz w:val="22"/>
                <w:szCs w:val="22"/>
              </w:rPr>
              <w:tab/>
            </w:r>
            <w:r w:rsidR="00064CF6" w:rsidRPr="00237C6E">
              <w:rPr>
                <w:rStyle w:val="Lienhypertexte"/>
                <w:noProof/>
              </w:rPr>
              <w:t>PET study</w:t>
            </w:r>
            <w:r w:rsidR="00064CF6">
              <w:rPr>
                <w:noProof/>
                <w:webHidden/>
              </w:rPr>
              <w:tab/>
            </w:r>
            <w:r w:rsidR="00064CF6">
              <w:rPr>
                <w:noProof/>
                <w:webHidden/>
              </w:rPr>
              <w:fldChar w:fldCharType="begin"/>
            </w:r>
            <w:r w:rsidR="00064CF6">
              <w:rPr>
                <w:noProof/>
                <w:webHidden/>
              </w:rPr>
              <w:instrText xml:space="preserve"> PAGEREF _Toc490466284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094AD7A8" w14:textId="77777777" w:rsidR="00064CF6" w:rsidRDefault="00F356AD">
          <w:pPr>
            <w:pStyle w:val="TM4"/>
            <w:tabs>
              <w:tab w:val="left" w:pos="1440"/>
              <w:tab w:val="right" w:leader="dot" w:pos="9063"/>
            </w:tabs>
            <w:rPr>
              <w:rFonts w:cstheme="minorBidi"/>
              <w:noProof/>
              <w:sz w:val="22"/>
              <w:szCs w:val="22"/>
            </w:rPr>
          </w:pPr>
          <w:hyperlink w:anchor="_Toc490466285" w:history="1">
            <w:r w:rsidR="00064CF6" w:rsidRPr="00237C6E">
              <w:rPr>
                <w:rStyle w:val="Lienhypertexte"/>
                <w:noProof/>
              </w:rPr>
              <w:t>I. 8. C.</w:t>
            </w:r>
            <w:r w:rsidR="00064CF6">
              <w:rPr>
                <w:rFonts w:cstheme="minorBidi"/>
                <w:noProof/>
                <w:sz w:val="22"/>
                <w:szCs w:val="22"/>
              </w:rPr>
              <w:tab/>
            </w:r>
            <w:r w:rsidR="00064CF6" w:rsidRPr="00237C6E">
              <w:rPr>
                <w:rStyle w:val="Lienhypertexte"/>
                <w:noProof/>
              </w:rPr>
              <w:t>Summary and future outlook</w:t>
            </w:r>
            <w:r w:rsidR="00064CF6">
              <w:rPr>
                <w:noProof/>
                <w:webHidden/>
              </w:rPr>
              <w:tab/>
            </w:r>
            <w:r w:rsidR="00064CF6">
              <w:rPr>
                <w:noProof/>
                <w:webHidden/>
              </w:rPr>
              <w:fldChar w:fldCharType="begin"/>
            </w:r>
            <w:r w:rsidR="00064CF6">
              <w:rPr>
                <w:noProof/>
                <w:webHidden/>
              </w:rPr>
              <w:instrText xml:space="preserve"> PAGEREF _Toc490466285 \h </w:instrText>
            </w:r>
            <w:r w:rsidR="00064CF6">
              <w:rPr>
                <w:noProof/>
                <w:webHidden/>
              </w:rPr>
            </w:r>
            <w:r w:rsidR="00064CF6">
              <w:rPr>
                <w:noProof/>
                <w:webHidden/>
              </w:rPr>
              <w:fldChar w:fldCharType="separate"/>
            </w:r>
            <w:r w:rsidR="00064CF6">
              <w:rPr>
                <w:noProof/>
                <w:webHidden/>
              </w:rPr>
              <w:t>29</w:t>
            </w:r>
            <w:r w:rsidR="00064CF6">
              <w:rPr>
                <w:noProof/>
                <w:webHidden/>
              </w:rPr>
              <w:fldChar w:fldCharType="end"/>
            </w:r>
          </w:hyperlink>
        </w:p>
        <w:p w14:paraId="173FF7D7" w14:textId="77777777" w:rsidR="00064CF6" w:rsidRDefault="00F356AD">
          <w:pPr>
            <w:pStyle w:val="TM2"/>
            <w:tabs>
              <w:tab w:val="left" w:pos="720"/>
              <w:tab w:val="right" w:leader="dot" w:pos="9063"/>
            </w:tabs>
            <w:rPr>
              <w:rFonts w:cstheme="minorBidi"/>
              <w:smallCaps w:val="0"/>
              <w:noProof/>
              <w:sz w:val="22"/>
              <w:szCs w:val="22"/>
            </w:rPr>
          </w:pPr>
          <w:hyperlink w:anchor="_Toc490466286" w:history="1">
            <w:r w:rsidR="00064CF6" w:rsidRPr="00237C6E">
              <w:rPr>
                <w:rStyle w:val="Lienhypertexte"/>
                <w:noProof/>
              </w:rPr>
              <w:t>III.</w:t>
            </w:r>
            <w:r w:rsidR="00064CF6">
              <w:rPr>
                <w:rFonts w:cstheme="minorBidi"/>
                <w:smallCaps w:val="0"/>
                <w:noProof/>
                <w:sz w:val="22"/>
                <w:szCs w:val="22"/>
              </w:rPr>
              <w:tab/>
            </w:r>
            <w:r w:rsidR="00064CF6" w:rsidRPr="00237C6E">
              <w:rPr>
                <w:rStyle w:val="Lienhypertexte"/>
                <w:noProof/>
              </w:rPr>
              <w:t>Dream content and dream function</w:t>
            </w:r>
            <w:r w:rsidR="00064CF6">
              <w:rPr>
                <w:noProof/>
                <w:webHidden/>
              </w:rPr>
              <w:tab/>
            </w:r>
            <w:r w:rsidR="00064CF6">
              <w:rPr>
                <w:noProof/>
                <w:webHidden/>
              </w:rPr>
              <w:fldChar w:fldCharType="begin"/>
            </w:r>
            <w:r w:rsidR="00064CF6">
              <w:rPr>
                <w:noProof/>
                <w:webHidden/>
              </w:rPr>
              <w:instrText xml:space="preserve"> PAGEREF _Toc490466286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0C13A23D" w14:textId="77777777" w:rsidR="00064CF6" w:rsidRDefault="00F356AD">
          <w:pPr>
            <w:pStyle w:val="TM3"/>
            <w:tabs>
              <w:tab w:val="left" w:pos="1200"/>
              <w:tab w:val="right" w:leader="dot" w:pos="9063"/>
            </w:tabs>
            <w:rPr>
              <w:rFonts w:cstheme="minorBidi"/>
              <w:i w:val="0"/>
              <w:iCs w:val="0"/>
              <w:noProof/>
              <w:sz w:val="22"/>
              <w:szCs w:val="22"/>
            </w:rPr>
          </w:pPr>
          <w:hyperlink w:anchor="_Toc490466287" w:history="1">
            <w:r w:rsidR="00064CF6" w:rsidRPr="00237C6E">
              <w:rPr>
                <w:rStyle w:val="Lienhypertexte"/>
                <w:noProof/>
              </w:rPr>
              <w:t>I. 9.</w:t>
            </w:r>
            <w:r w:rsidR="00064CF6">
              <w:rPr>
                <w:rFonts w:cstheme="minorBidi"/>
                <w:i w:val="0"/>
                <w:iCs w:val="0"/>
                <w:noProof/>
                <w:sz w:val="22"/>
                <w:szCs w:val="22"/>
              </w:rPr>
              <w:tab/>
            </w:r>
            <w:r w:rsidR="00064CF6" w:rsidRPr="00237C6E">
              <w:rPr>
                <w:rStyle w:val="Lienhypertexte"/>
                <w:noProof/>
              </w:rPr>
              <w:t>Dream content</w:t>
            </w:r>
            <w:r w:rsidR="00064CF6">
              <w:rPr>
                <w:noProof/>
                <w:webHidden/>
              </w:rPr>
              <w:tab/>
            </w:r>
            <w:r w:rsidR="00064CF6">
              <w:rPr>
                <w:noProof/>
                <w:webHidden/>
              </w:rPr>
              <w:fldChar w:fldCharType="begin"/>
            </w:r>
            <w:r w:rsidR="00064CF6">
              <w:rPr>
                <w:noProof/>
                <w:webHidden/>
              </w:rPr>
              <w:instrText xml:space="preserve"> PAGEREF _Toc490466287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6843BB4D" w14:textId="77777777" w:rsidR="00064CF6" w:rsidRDefault="00F356AD">
          <w:pPr>
            <w:pStyle w:val="TM4"/>
            <w:tabs>
              <w:tab w:val="left" w:pos="1440"/>
              <w:tab w:val="right" w:leader="dot" w:pos="9063"/>
            </w:tabs>
            <w:rPr>
              <w:rFonts w:cstheme="minorBidi"/>
              <w:noProof/>
              <w:sz w:val="22"/>
              <w:szCs w:val="22"/>
            </w:rPr>
          </w:pPr>
          <w:hyperlink w:anchor="_Toc490466288" w:history="1">
            <w:r w:rsidR="00064CF6" w:rsidRPr="00237C6E">
              <w:rPr>
                <w:rStyle w:val="Lienhypertexte"/>
                <w:noProof/>
              </w:rPr>
              <w:t>I. 9. A.</w:t>
            </w:r>
            <w:r w:rsidR="00064CF6">
              <w:rPr>
                <w:rFonts w:cstheme="minorBidi"/>
                <w:noProof/>
                <w:sz w:val="22"/>
                <w:szCs w:val="22"/>
              </w:rPr>
              <w:tab/>
            </w:r>
            <w:r w:rsidR="00064CF6" w:rsidRPr="00237C6E">
              <w:rPr>
                <w:rStyle w:val="Lienhypertexte"/>
                <w:noProof/>
              </w:rPr>
              <w:t>Methodology: basic principles of dream content analysis</w:t>
            </w:r>
            <w:r w:rsidR="00064CF6">
              <w:rPr>
                <w:noProof/>
                <w:webHidden/>
              </w:rPr>
              <w:tab/>
            </w:r>
            <w:r w:rsidR="00064CF6">
              <w:rPr>
                <w:noProof/>
                <w:webHidden/>
              </w:rPr>
              <w:fldChar w:fldCharType="begin"/>
            </w:r>
            <w:r w:rsidR="00064CF6">
              <w:rPr>
                <w:noProof/>
                <w:webHidden/>
              </w:rPr>
              <w:instrText xml:space="preserve"> PAGEREF _Toc490466288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09755B35" w14:textId="77777777" w:rsidR="00064CF6" w:rsidRDefault="00F356AD">
          <w:pPr>
            <w:pStyle w:val="TM4"/>
            <w:tabs>
              <w:tab w:val="left" w:pos="1440"/>
              <w:tab w:val="right" w:leader="dot" w:pos="9063"/>
            </w:tabs>
            <w:rPr>
              <w:rFonts w:cstheme="minorBidi"/>
              <w:noProof/>
              <w:sz w:val="22"/>
              <w:szCs w:val="22"/>
            </w:rPr>
          </w:pPr>
          <w:hyperlink w:anchor="_Toc490466289" w:history="1">
            <w:r w:rsidR="00064CF6" w:rsidRPr="00237C6E">
              <w:rPr>
                <w:rStyle w:val="Lienhypertexte"/>
                <w:noProof/>
              </w:rPr>
              <w:t>I. 9. B.</w:t>
            </w:r>
            <w:r w:rsidR="00064CF6">
              <w:rPr>
                <w:rFonts w:cstheme="minorBidi"/>
                <w:noProof/>
                <w:sz w:val="22"/>
                <w:szCs w:val="22"/>
              </w:rPr>
              <w:tab/>
            </w:r>
            <w:r w:rsidR="00064CF6" w:rsidRPr="00237C6E">
              <w:rPr>
                <w:rStyle w:val="Lienhypertexte"/>
                <w:noProof/>
              </w:rPr>
              <w:t>Experimental results</w:t>
            </w:r>
            <w:r w:rsidR="00064CF6">
              <w:rPr>
                <w:noProof/>
                <w:webHidden/>
              </w:rPr>
              <w:tab/>
            </w:r>
            <w:r w:rsidR="00064CF6">
              <w:rPr>
                <w:noProof/>
                <w:webHidden/>
              </w:rPr>
              <w:fldChar w:fldCharType="begin"/>
            </w:r>
            <w:r w:rsidR="00064CF6">
              <w:rPr>
                <w:noProof/>
                <w:webHidden/>
              </w:rPr>
              <w:instrText xml:space="preserve"> PAGEREF _Toc490466289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638B8BF" w14:textId="77777777" w:rsidR="00064CF6" w:rsidRDefault="00F356AD">
          <w:pPr>
            <w:pStyle w:val="TM4"/>
            <w:tabs>
              <w:tab w:val="left" w:pos="1440"/>
              <w:tab w:val="right" w:leader="dot" w:pos="9063"/>
            </w:tabs>
            <w:rPr>
              <w:rFonts w:cstheme="minorBidi"/>
              <w:noProof/>
              <w:sz w:val="22"/>
              <w:szCs w:val="22"/>
            </w:rPr>
          </w:pPr>
          <w:hyperlink w:anchor="_Toc490466290" w:history="1">
            <w:r w:rsidR="00064CF6" w:rsidRPr="00237C6E">
              <w:rPr>
                <w:rStyle w:val="Lienhypertexte"/>
                <w:noProof/>
              </w:rPr>
              <w:t>I. 9. C.</w:t>
            </w:r>
            <w:r w:rsidR="00064CF6">
              <w:rPr>
                <w:rFonts w:cstheme="minorBidi"/>
                <w:noProof/>
                <w:sz w:val="22"/>
                <w:szCs w:val="22"/>
              </w:rPr>
              <w:tab/>
            </w:r>
            <w:r w:rsidR="00064CF6" w:rsidRPr="00237C6E">
              <w:rPr>
                <w:rStyle w:val="Lienhypertexte"/>
                <w:noProof/>
              </w:rPr>
              <w:t>The memory sources of dreams</w:t>
            </w:r>
            <w:r w:rsidR="00064CF6">
              <w:rPr>
                <w:noProof/>
                <w:webHidden/>
              </w:rPr>
              <w:tab/>
            </w:r>
            <w:r w:rsidR="00064CF6">
              <w:rPr>
                <w:noProof/>
                <w:webHidden/>
              </w:rPr>
              <w:fldChar w:fldCharType="begin"/>
            </w:r>
            <w:r w:rsidR="00064CF6">
              <w:rPr>
                <w:noProof/>
                <w:webHidden/>
              </w:rPr>
              <w:instrText xml:space="preserve"> PAGEREF _Toc490466290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91475F0" w14:textId="77777777" w:rsidR="00064CF6" w:rsidRDefault="00F356AD">
          <w:pPr>
            <w:pStyle w:val="TM3"/>
            <w:tabs>
              <w:tab w:val="left" w:pos="1200"/>
              <w:tab w:val="right" w:leader="dot" w:pos="9063"/>
            </w:tabs>
            <w:rPr>
              <w:rFonts w:cstheme="minorBidi"/>
              <w:i w:val="0"/>
              <w:iCs w:val="0"/>
              <w:noProof/>
              <w:sz w:val="22"/>
              <w:szCs w:val="22"/>
            </w:rPr>
          </w:pPr>
          <w:hyperlink w:anchor="_Toc490466291" w:history="1">
            <w:r w:rsidR="00064CF6" w:rsidRPr="00237C6E">
              <w:rPr>
                <w:rStyle w:val="Lienhypertexte"/>
                <w:noProof/>
              </w:rPr>
              <w:t>I. 10.</w:t>
            </w:r>
            <w:r w:rsidR="00064CF6">
              <w:rPr>
                <w:rFonts w:cstheme="minorBidi"/>
                <w:i w:val="0"/>
                <w:iCs w:val="0"/>
                <w:noProof/>
                <w:sz w:val="22"/>
                <w:szCs w:val="22"/>
              </w:rPr>
              <w:tab/>
            </w:r>
            <w:r w:rsidR="00064CF6" w:rsidRPr="00237C6E">
              <w:rPr>
                <w:rStyle w:val="Lienhypertexte"/>
                <w:noProof/>
              </w:rPr>
              <w:t>The function(s) of dreams</w:t>
            </w:r>
            <w:r w:rsidR="00064CF6">
              <w:rPr>
                <w:noProof/>
                <w:webHidden/>
              </w:rPr>
              <w:tab/>
            </w:r>
            <w:r w:rsidR="00064CF6">
              <w:rPr>
                <w:noProof/>
                <w:webHidden/>
              </w:rPr>
              <w:fldChar w:fldCharType="begin"/>
            </w:r>
            <w:r w:rsidR="00064CF6">
              <w:rPr>
                <w:noProof/>
                <w:webHidden/>
              </w:rPr>
              <w:instrText xml:space="preserve"> PAGEREF _Toc490466291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20FD7073" w14:textId="77777777" w:rsidR="00064CF6" w:rsidRDefault="00F356AD">
          <w:pPr>
            <w:pStyle w:val="TM4"/>
            <w:tabs>
              <w:tab w:val="left" w:pos="1680"/>
              <w:tab w:val="right" w:leader="dot" w:pos="9063"/>
            </w:tabs>
            <w:rPr>
              <w:rFonts w:cstheme="minorBidi"/>
              <w:noProof/>
              <w:sz w:val="22"/>
              <w:szCs w:val="22"/>
            </w:rPr>
          </w:pPr>
          <w:hyperlink w:anchor="_Toc490466292" w:history="1">
            <w:r w:rsidR="00064CF6" w:rsidRPr="00237C6E">
              <w:rPr>
                <w:rStyle w:val="Lienhypertexte"/>
                <w:noProof/>
              </w:rPr>
              <w:t>I. 10. A.</w:t>
            </w:r>
            <w:r w:rsidR="00064CF6">
              <w:rPr>
                <w:rFonts w:cstheme="minorBidi"/>
                <w:noProof/>
                <w:sz w:val="22"/>
                <w:szCs w:val="22"/>
              </w:rPr>
              <w:tab/>
            </w:r>
            <w:r w:rsidR="00064CF6" w:rsidRPr="00237C6E">
              <w:rPr>
                <w:rStyle w:val="Lienhypertexte"/>
                <w:noProof/>
              </w:rPr>
              <w:t>Historical perspective</w:t>
            </w:r>
            <w:r w:rsidR="00064CF6">
              <w:rPr>
                <w:noProof/>
                <w:webHidden/>
              </w:rPr>
              <w:tab/>
            </w:r>
            <w:r w:rsidR="00064CF6">
              <w:rPr>
                <w:noProof/>
                <w:webHidden/>
              </w:rPr>
              <w:fldChar w:fldCharType="begin"/>
            </w:r>
            <w:r w:rsidR="00064CF6">
              <w:rPr>
                <w:noProof/>
                <w:webHidden/>
              </w:rPr>
              <w:instrText xml:space="preserve"> PAGEREF _Toc490466292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35CFB3C9" w14:textId="77777777" w:rsidR="00064CF6" w:rsidRDefault="00F356AD">
          <w:pPr>
            <w:pStyle w:val="TM4"/>
            <w:tabs>
              <w:tab w:val="left" w:pos="1680"/>
              <w:tab w:val="right" w:leader="dot" w:pos="9063"/>
            </w:tabs>
            <w:rPr>
              <w:rFonts w:cstheme="minorBidi"/>
              <w:noProof/>
              <w:sz w:val="22"/>
              <w:szCs w:val="22"/>
            </w:rPr>
          </w:pPr>
          <w:hyperlink w:anchor="_Toc490466293" w:history="1">
            <w:r w:rsidR="00064CF6" w:rsidRPr="00237C6E">
              <w:rPr>
                <w:rStyle w:val="Lienhypertexte"/>
                <w:noProof/>
              </w:rPr>
              <w:t>I. 10. B.</w:t>
            </w:r>
            <w:r w:rsidR="00064CF6">
              <w:rPr>
                <w:rFonts w:cstheme="minorBidi"/>
                <w:noProof/>
                <w:sz w:val="22"/>
                <w:szCs w:val="22"/>
              </w:rPr>
              <w:tab/>
            </w:r>
            <w:r w:rsidR="00064CF6" w:rsidRPr="00237C6E">
              <w:rPr>
                <w:rStyle w:val="Lienhypertexte"/>
                <w:noProof/>
              </w:rPr>
              <w:t>Emotional regulation</w:t>
            </w:r>
            <w:r w:rsidR="00064CF6">
              <w:rPr>
                <w:noProof/>
                <w:webHidden/>
              </w:rPr>
              <w:tab/>
            </w:r>
            <w:r w:rsidR="00064CF6">
              <w:rPr>
                <w:noProof/>
                <w:webHidden/>
              </w:rPr>
              <w:fldChar w:fldCharType="begin"/>
            </w:r>
            <w:r w:rsidR="00064CF6">
              <w:rPr>
                <w:noProof/>
                <w:webHidden/>
              </w:rPr>
              <w:instrText xml:space="preserve"> PAGEREF _Toc490466293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C30EED9" w14:textId="77777777" w:rsidR="00064CF6" w:rsidRDefault="00F356AD">
          <w:pPr>
            <w:pStyle w:val="TM4"/>
            <w:tabs>
              <w:tab w:val="left" w:pos="1680"/>
              <w:tab w:val="right" w:leader="dot" w:pos="9063"/>
            </w:tabs>
            <w:rPr>
              <w:rFonts w:cstheme="minorBidi"/>
              <w:noProof/>
              <w:sz w:val="22"/>
              <w:szCs w:val="22"/>
            </w:rPr>
          </w:pPr>
          <w:hyperlink w:anchor="_Toc490466294" w:history="1">
            <w:r w:rsidR="00064CF6" w:rsidRPr="00237C6E">
              <w:rPr>
                <w:rStyle w:val="Lienhypertexte"/>
                <w:noProof/>
              </w:rPr>
              <w:t>I. 10. C.</w:t>
            </w:r>
            <w:r w:rsidR="00064CF6">
              <w:rPr>
                <w:rFonts w:cstheme="minorBidi"/>
                <w:noProof/>
                <w:sz w:val="22"/>
                <w:szCs w:val="22"/>
              </w:rPr>
              <w:tab/>
            </w:r>
            <w:r w:rsidR="00064CF6" w:rsidRPr="00237C6E">
              <w:rPr>
                <w:rStyle w:val="Lienhypertexte"/>
                <w:noProof/>
              </w:rPr>
              <w:t>Memory processing</w:t>
            </w:r>
            <w:r w:rsidR="00064CF6">
              <w:rPr>
                <w:noProof/>
                <w:webHidden/>
              </w:rPr>
              <w:tab/>
            </w:r>
            <w:r w:rsidR="00064CF6">
              <w:rPr>
                <w:noProof/>
                <w:webHidden/>
              </w:rPr>
              <w:fldChar w:fldCharType="begin"/>
            </w:r>
            <w:r w:rsidR="00064CF6">
              <w:rPr>
                <w:noProof/>
                <w:webHidden/>
              </w:rPr>
              <w:instrText xml:space="preserve"> PAGEREF _Toc490466294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7C47E9F3" w14:textId="77777777" w:rsidR="00064CF6" w:rsidRDefault="00F356AD">
          <w:pPr>
            <w:pStyle w:val="TM4"/>
            <w:tabs>
              <w:tab w:val="left" w:pos="1680"/>
              <w:tab w:val="right" w:leader="dot" w:pos="9063"/>
            </w:tabs>
            <w:rPr>
              <w:rFonts w:cstheme="minorBidi"/>
              <w:noProof/>
              <w:sz w:val="22"/>
              <w:szCs w:val="22"/>
            </w:rPr>
          </w:pPr>
          <w:hyperlink w:anchor="_Toc490466295" w:history="1">
            <w:r w:rsidR="00064CF6" w:rsidRPr="00237C6E">
              <w:rPr>
                <w:rStyle w:val="Lienhypertexte"/>
                <w:noProof/>
              </w:rPr>
              <w:t>I. 10. D.</w:t>
            </w:r>
            <w:r w:rsidR="00064CF6">
              <w:rPr>
                <w:rFonts w:cstheme="minorBidi"/>
                <w:noProof/>
                <w:sz w:val="22"/>
                <w:szCs w:val="22"/>
              </w:rPr>
              <w:tab/>
            </w:r>
            <w:r w:rsidR="00064CF6" w:rsidRPr="00237C6E">
              <w:rPr>
                <w:rStyle w:val="Lienhypertexte"/>
                <w:noProof/>
              </w:rPr>
              <w:t>Others hypotheses</w:t>
            </w:r>
            <w:r w:rsidR="00064CF6">
              <w:rPr>
                <w:noProof/>
                <w:webHidden/>
              </w:rPr>
              <w:tab/>
            </w:r>
            <w:r w:rsidR="00064CF6">
              <w:rPr>
                <w:noProof/>
                <w:webHidden/>
              </w:rPr>
              <w:fldChar w:fldCharType="begin"/>
            </w:r>
            <w:r w:rsidR="00064CF6">
              <w:rPr>
                <w:noProof/>
                <w:webHidden/>
              </w:rPr>
              <w:instrText xml:space="preserve"> PAGEREF _Toc490466295 \h </w:instrText>
            </w:r>
            <w:r w:rsidR="00064CF6">
              <w:rPr>
                <w:noProof/>
                <w:webHidden/>
              </w:rPr>
            </w:r>
            <w:r w:rsidR="00064CF6">
              <w:rPr>
                <w:noProof/>
                <w:webHidden/>
              </w:rPr>
              <w:fldChar w:fldCharType="separate"/>
            </w:r>
            <w:r w:rsidR="00064CF6">
              <w:rPr>
                <w:noProof/>
                <w:webHidden/>
              </w:rPr>
              <w:t>30</w:t>
            </w:r>
            <w:r w:rsidR="00064CF6">
              <w:rPr>
                <w:noProof/>
                <w:webHidden/>
              </w:rPr>
              <w:fldChar w:fldCharType="end"/>
            </w:r>
          </w:hyperlink>
        </w:p>
        <w:p w14:paraId="6DE6F780" w14:textId="77777777" w:rsidR="00064CF6" w:rsidRDefault="00F356AD">
          <w:pPr>
            <w:pStyle w:val="TM2"/>
            <w:tabs>
              <w:tab w:val="left" w:pos="720"/>
              <w:tab w:val="right" w:leader="dot" w:pos="9063"/>
            </w:tabs>
            <w:rPr>
              <w:rFonts w:cstheme="minorBidi"/>
              <w:smallCaps w:val="0"/>
              <w:noProof/>
              <w:sz w:val="22"/>
              <w:szCs w:val="22"/>
            </w:rPr>
          </w:pPr>
          <w:hyperlink w:anchor="_Toc490466296" w:history="1">
            <w:r w:rsidR="00064CF6" w:rsidRPr="00237C6E">
              <w:rPr>
                <w:rStyle w:val="Lienhypertexte"/>
                <w:noProof/>
              </w:rPr>
              <w:t>IV.</w:t>
            </w:r>
            <w:r w:rsidR="00064CF6">
              <w:rPr>
                <w:rFonts w:cstheme="minorBidi"/>
                <w:smallCaps w:val="0"/>
                <w:noProof/>
                <w:sz w:val="22"/>
                <w:szCs w:val="22"/>
              </w:rPr>
              <w:tab/>
            </w:r>
            <w:r w:rsidR="00064CF6" w:rsidRPr="00237C6E">
              <w:rPr>
                <w:rStyle w:val="Lienhypertexte"/>
                <w:noProof/>
              </w:rPr>
              <w:t>Hypothesis and objectives</w:t>
            </w:r>
            <w:r w:rsidR="00064CF6">
              <w:rPr>
                <w:noProof/>
                <w:webHidden/>
              </w:rPr>
              <w:tab/>
            </w:r>
            <w:r w:rsidR="00064CF6">
              <w:rPr>
                <w:noProof/>
                <w:webHidden/>
              </w:rPr>
              <w:fldChar w:fldCharType="begin"/>
            </w:r>
            <w:r w:rsidR="00064CF6">
              <w:rPr>
                <w:noProof/>
                <w:webHidden/>
              </w:rPr>
              <w:instrText xml:space="preserve"> PAGEREF _Toc490466296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50B1DCD0" w14:textId="77777777" w:rsidR="00064CF6" w:rsidRDefault="00F356AD">
          <w:pPr>
            <w:pStyle w:val="TM3"/>
            <w:tabs>
              <w:tab w:val="left" w:pos="1200"/>
              <w:tab w:val="right" w:leader="dot" w:pos="9063"/>
            </w:tabs>
            <w:rPr>
              <w:rFonts w:cstheme="minorBidi"/>
              <w:i w:val="0"/>
              <w:iCs w:val="0"/>
              <w:noProof/>
              <w:sz w:val="22"/>
              <w:szCs w:val="22"/>
            </w:rPr>
          </w:pPr>
          <w:hyperlink w:anchor="_Toc490466297" w:history="1">
            <w:r w:rsidR="00064CF6" w:rsidRPr="00237C6E">
              <w:rPr>
                <w:rStyle w:val="Lienhypertexte"/>
                <w:noProof/>
              </w:rPr>
              <w:t>I. 11.</w:t>
            </w:r>
            <w:r w:rsidR="00064CF6">
              <w:rPr>
                <w:rFonts w:cstheme="minorBidi"/>
                <w:i w:val="0"/>
                <w:iCs w:val="0"/>
                <w:noProof/>
                <w:sz w:val="22"/>
                <w:szCs w:val="22"/>
              </w:rPr>
              <w:tab/>
            </w:r>
            <w:r w:rsidR="00064CF6" w:rsidRPr="00237C6E">
              <w:rPr>
                <w:rStyle w:val="Lienhypertexte"/>
                <w:noProof/>
              </w:rPr>
              <w:t>Unresolved issues</w:t>
            </w:r>
            <w:r w:rsidR="00064CF6">
              <w:rPr>
                <w:noProof/>
                <w:webHidden/>
              </w:rPr>
              <w:tab/>
            </w:r>
            <w:r w:rsidR="00064CF6">
              <w:rPr>
                <w:noProof/>
                <w:webHidden/>
              </w:rPr>
              <w:fldChar w:fldCharType="begin"/>
            </w:r>
            <w:r w:rsidR="00064CF6">
              <w:rPr>
                <w:noProof/>
                <w:webHidden/>
              </w:rPr>
              <w:instrText xml:space="preserve"> PAGEREF _Toc490466297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52710661" w14:textId="77777777" w:rsidR="00064CF6" w:rsidRDefault="00F356AD">
          <w:pPr>
            <w:pStyle w:val="TM4"/>
            <w:tabs>
              <w:tab w:val="left" w:pos="1680"/>
              <w:tab w:val="right" w:leader="dot" w:pos="9063"/>
            </w:tabs>
            <w:rPr>
              <w:rFonts w:cstheme="minorBidi"/>
              <w:noProof/>
              <w:sz w:val="22"/>
              <w:szCs w:val="22"/>
            </w:rPr>
          </w:pPr>
          <w:hyperlink w:anchor="_Toc490466298" w:history="1">
            <w:r w:rsidR="00064CF6" w:rsidRPr="00237C6E">
              <w:rPr>
                <w:rStyle w:val="Lienhypertexte"/>
                <w:noProof/>
              </w:rPr>
              <w:t>I. 11. A.</w:t>
            </w:r>
            <w:r w:rsidR="00064CF6">
              <w:rPr>
                <w:rFonts w:cstheme="minorBidi"/>
                <w:noProof/>
                <w:sz w:val="22"/>
                <w:szCs w:val="22"/>
              </w:rPr>
              <w:tab/>
            </w:r>
            <w:r w:rsidR="00064CF6" w:rsidRPr="00237C6E">
              <w:rPr>
                <w:rStyle w:val="Lienhypertexte"/>
                <w:noProof/>
              </w:rPr>
              <w:t>Differences between HR and LR at awakening</w:t>
            </w:r>
            <w:r w:rsidR="00064CF6">
              <w:rPr>
                <w:noProof/>
                <w:webHidden/>
              </w:rPr>
              <w:tab/>
            </w:r>
            <w:r w:rsidR="00064CF6">
              <w:rPr>
                <w:noProof/>
                <w:webHidden/>
              </w:rPr>
              <w:fldChar w:fldCharType="begin"/>
            </w:r>
            <w:r w:rsidR="00064CF6">
              <w:rPr>
                <w:noProof/>
                <w:webHidden/>
              </w:rPr>
              <w:instrText xml:space="preserve"> PAGEREF _Toc490466298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550EA9E1" w14:textId="77777777" w:rsidR="00064CF6" w:rsidRDefault="00F356AD">
          <w:pPr>
            <w:pStyle w:val="TM4"/>
            <w:tabs>
              <w:tab w:val="left" w:pos="1680"/>
              <w:tab w:val="right" w:leader="dot" w:pos="9063"/>
            </w:tabs>
            <w:rPr>
              <w:rFonts w:cstheme="minorBidi"/>
              <w:noProof/>
              <w:sz w:val="22"/>
              <w:szCs w:val="22"/>
            </w:rPr>
          </w:pPr>
          <w:hyperlink w:anchor="_Toc490466299" w:history="1">
            <w:r w:rsidR="00064CF6" w:rsidRPr="00237C6E">
              <w:rPr>
                <w:rStyle w:val="Lienhypertexte"/>
                <w:noProof/>
              </w:rPr>
              <w:t>I. 11. B.</w:t>
            </w:r>
            <w:r w:rsidR="00064CF6">
              <w:rPr>
                <w:rFonts w:cstheme="minorBidi"/>
                <w:noProof/>
                <w:sz w:val="22"/>
                <w:szCs w:val="22"/>
              </w:rPr>
              <w:tab/>
            </w:r>
            <w:r w:rsidR="00064CF6" w:rsidRPr="00237C6E">
              <w:rPr>
                <w:rStyle w:val="Lienhypertexte"/>
                <w:noProof/>
              </w:rPr>
              <w:t>Differences in the micro-structure of HR and LR</w:t>
            </w:r>
            <w:r w:rsidR="00064CF6">
              <w:rPr>
                <w:noProof/>
                <w:webHidden/>
              </w:rPr>
              <w:tab/>
            </w:r>
            <w:r w:rsidR="00064CF6">
              <w:rPr>
                <w:noProof/>
                <w:webHidden/>
              </w:rPr>
              <w:fldChar w:fldCharType="begin"/>
            </w:r>
            <w:r w:rsidR="00064CF6">
              <w:rPr>
                <w:noProof/>
                <w:webHidden/>
              </w:rPr>
              <w:instrText xml:space="preserve"> PAGEREF _Toc490466299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2E97F322" w14:textId="77777777" w:rsidR="00064CF6" w:rsidRDefault="00F356AD">
          <w:pPr>
            <w:pStyle w:val="TM4"/>
            <w:tabs>
              <w:tab w:val="left" w:pos="1680"/>
              <w:tab w:val="right" w:leader="dot" w:pos="9063"/>
            </w:tabs>
            <w:rPr>
              <w:rFonts w:cstheme="minorBidi"/>
              <w:noProof/>
              <w:sz w:val="22"/>
              <w:szCs w:val="22"/>
            </w:rPr>
          </w:pPr>
          <w:hyperlink w:anchor="_Toc490466300" w:history="1">
            <w:r w:rsidR="00064CF6" w:rsidRPr="00237C6E">
              <w:rPr>
                <w:rStyle w:val="Lienhypertexte"/>
                <w:noProof/>
              </w:rPr>
              <w:t>I. 11. C.</w:t>
            </w:r>
            <w:r w:rsidR="00064CF6">
              <w:rPr>
                <w:rFonts w:cstheme="minorBidi"/>
                <w:noProof/>
                <w:sz w:val="22"/>
                <w:szCs w:val="22"/>
              </w:rPr>
              <w:tab/>
            </w:r>
            <w:r w:rsidR="00064CF6" w:rsidRPr="00237C6E">
              <w:rPr>
                <w:rStyle w:val="Lienhypertexte"/>
                <w:noProof/>
              </w:rPr>
              <w:t>What are the memory sources of dreaming?</w:t>
            </w:r>
            <w:r w:rsidR="00064CF6">
              <w:rPr>
                <w:noProof/>
                <w:webHidden/>
              </w:rPr>
              <w:tab/>
            </w:r>
            <w:r w:rsidR="00064CF6">
              <w:rPr>
                <w:noProof/>
                <w:webHidden/>
              </w:rPr>
              <w:fldChar w:fldCharType="begin"/>
            </w:r>
            <w:r w:rsidR="00064CF6">
              <w:rPr>
                <w:noProof/>
                <w:webHidden/>
              </w:rPr>
              <w:instrText xml:space="preserve"> PAGEREF _Toc490466300 \h </w:instrText>
            </w:r>
            <w:r w:rsidR="00064CF6">
              <w:rPr>
                <w:noProof/>
                <w:webHidden/>
              </w:rPr>
            </w:r>
            <w:r w:rsidR="00064CF6">
              <w:rPr>
                <w:noProof/>
                <w:webHidden/>
              </w:rPr>
              <w:fldChar w:fldCharType="separate"/>
            </w:r>
            <w:r w:rsidR="00064CF6">
              <w:rPr>
                <w:noProof/>
                <w:webHidden/>
              </w:rPr>
              <w:t>31</w:t>
            </w:r>
            <w:r w:rsidR="00064CF6">
              <w:rPr>
                <w:noProof/>
                <w:webHidden/>
              </w:rPr>
              <w:fldChar w:fldCharType="end"/>
            </w:r>
          </w:hyperlink>
        </w:p>
        <w:p w14:paraId="16572364" w14:textId="77777777" w:rsidR="00064CF6" w:rsidRDefault="00F356AD">
          <w:pPr>
            <w:pStyle w:val="TM1"/>
            <w:rPr>
              <w:rFonts w:cstheme="minorBidi"/>
              <w:b w:val="0"/>
              <w:bCs w:val="0"/>
              <w:caps w:val="0"/>
              <w:noProof/>
              <w:sz w:val="22"/>
              <w:szCs w:val="22"/>
            </w:rPr>
          </w:pPr>
          <w:hyperlink w:anchor="_Toc490466301" w:history="1">
            <w:r w:rsidR="00064CF6" w:rsidRPr="00237C6E">
              <w:rPr>
                <w:rStyle w:val="Lienhypertexte"/>
                <w:noProof/>
              </w:rPr>
              <w:t>EXPERIMENTAL RESULTS</w:t>
            </w:r>
            <w:r w:rsidR="00064CF6">
              <w:rPr>
                <w:noProof/>
                <w:webHidden/>
              </w:rPr>
              <w:tab/>
            </w:r>
            <w:r w:rsidR="00064CF6">
              <w:rPr>
                <w:noProof/>
                <w:webHidden/>
              </w:rPr>
              <w:fldChar w:fldCharType="begin"/>
            </w:r>
            <w:r w:rsidR="00064CF6">
              <w:rPr>
                <w:noProof/>
                <w:webHidden/>
              </w:rPr>
              <w:instrText xml:space="preserve"> PAGEREF _Toc490466301 \h </w:instrText>
            </w:r>
            <w:r w:rsidR="00064CF6">
              <w:rPr>
                <w:noProof/>
                <w:webHidden/>
              </w:rPr>
            </w:r>
            <w:r w:rsidR="00064CF6">
              <w:rPr>
                <w:noProof/>
                <w:webHidden/>
              </w:rPr>
              <w:fldChar w:fldCharType="separate"/>
            </w:r>
            <w:r w:rsidR="00064CF6">
              <w:rPr>
                <w:noProof/>
                <w:webHidden/>
              </w:rPr>
              <w:t>32</w:t>
            </w:r>
            <w:r w:rsidR="00064CF6">
              <w:rPr>
                <w:noProof/>
                <w:webHidden/>
              </w:rPr>
              <w:fldChar w:fldCharType="end"/>
            </w:r>
          </w:hyperlink>
        </w:p>
        <w:p w14:paraId="27F5641C" w14:textId="77777777" w:rsidR="00064CF6" w:rsidRDefault="00F356AD">
          <w:pPr>
            <w:pStyle w:val="TM1"/>
            <w:rPr>
              <w:rFonts w:cstheme="minorBidi"/>
              <w:b w:val="0"/>
              <w:bCs w:val="0"/>
              <w:caps w:val="0"/>
              <w:noProof/>
              <w:sz w:val="22"/>
              <w:szCs w:val="22"/>
            </w:rPr>
          </w:pPr>
          <w:hyperlink w:anchor="_Toc490466302" w:history="1">
            <w:r w:rsidR="00064CF6" w:rsidRPr="00237C6E">
              <w:rPr>
                <w:rStyle w:val="Lienhypertexte"/>
                <w:noProof/>
              </w:rPr>
              <w:t>METHODOLOGICAL DEVELOPMENT</w:t>
            </w:r>
            <w:r w:rsidR="00064CF6">
              <w:rPr>
                <w:noProof/>
                <w:webHidden/>
              </w:rPr>
              <w:tab/>
            </w:r>
            <w:r w:rsidR="00064CF6">
              <w:rPr>
                <w:noProof/>
                <w:webHidden/>
              </w:rPr>
              <w:fldChar w:fldCharType="begin"/>
            </w:r>
            <w:r w:rsidR="00064CF6">
              <w:rPr>
                <w:noProof/>
                <w:webHidden/>
              </w:rPr>
              <w:instrText xml:space="preserve"> PAGEREF _Toc490466302 \h </w:instrText>
            </w:r>
            <w:r w:rsidR="00064CF6">
              <w:rPr>
                <w:noProof/>
                <w:webHidden/>
              </w:rPr>
            </w:r>
            <w:r w:rsidR="00064CF6">
              <w:rPr>
                <w:noProof/>
                <w:webHidden/>
              </w:rPr>
              <w:fldChar w:fldCharType="separate"/>
            </w:r>
            <w:r w:rsidR="00064CF6">
              <w:rPr>
                <w:noProof/>
                <w:webHidden/>
              </w:rPr>
              <w:t>33</w:t>
            </w:r>
            <w:r w:rsidR="00064CF6">
              <w:rPr>
                <w:noProof/>
                <w:webHidden/>
              </w:rPr>
              <w:fldChar w:fldCharType="end"/>
            </w:r>
          </w:hyperlink>
        </w:p>
        <w:p w14:paraId="0C0E432B" w14:textId="77777777" w:rsidR="00064CF6" w:rsidRDefault="00F356AD">
          <w:pPr>
            <w:pStyle w:val="TM1"/>
            <w:rPr>
              <w:rFonts w:cstheme="minorBidi"/>
              <w:b w:val="0"/>
              <w:bCs w:val="0"/>
              <w:caps w:val="0"/>
              <w:noProof/>
              <w:sz w:val="22"/>
              <w:szCs w:val="22"/>
            </w:rPr>
          </w:pPr>
          <w:hyperlink w:anchor="_Toc490466303" w:history="1">
            <w:r w:rsidR="00064CF6" w:rsidRPr="00237C6E">
              <w:rPr>
                <w:rStyle w:val="Lienhypertexte"/>
                <w:noProof/>
              </w:rPr>
              <w:t>GENERAL DISCUSSION</w:t>
            </w:r>
            <w:r w:rsidR="00064CF6">
              <w:rPr>
                <w:noProof/>
                <w:webHidden/>
              </w:rPr>
              <w:tab/>
            </w:r>
            <w:r w:rsidR="00064CF6">
              <w:rPr>
                <w:noProof/>
                <w:webHidden/>
              </w:rPr>
              <w:fldChar w:fldCharType="begin"/>
            </w:r>
            <w:r w:rsidR="00064CF6">
              <w:rPr>
                <w:noProof/>
                <w:webHidden/>
              </w:rPr>
              <w:instrText xml:space="preserve"> PAGEREF _Toc490466303 \h </w:instrText>
            </w:r>
            <w:r w:rsidR="00064CF6">
              <w:rPr>
                <w:noProof/>
                <w:webHidden/>
              </w:rPr>
            </w:r>
            <w:r w:rsidR="00064CF6">
              <w:rPr>
                <w:noProof/>
                <w:webHidden/>
              </w:rPr>
              <w:fldChar w:fldCharType="separate"/>
            </w:r>
            <w:r w:rsidR="00064CF6">
              <w:rPr>
                <w:noProof/>
                <w:webHidden/>
              </w:rPr>
              <w:t>34</w:t>
            </w:r>
            <w:r w:rsidR="00064CF6">
              <w:rPr>
                <w:noProof/>
                <w:webHidden/>
              </w:rPr>
              <w:fldChar w:fldCharType="end"/>
            </w:r>
          </w:hyperlink>
        </w:p>
        <w:p w14:paraId="1A33768E" w14:textId="77777777" w:rsidR="00064CF6" w:rsidRDefault="00F356AD">
          <w:pPr>
            <w:pStyle w:val="TM1"/>
            <w:rPr>
              <w:rFonts w:cstheme="minorBidi"/>
              <w:b w:val="0"/>
              <w:bCs w:val="0"/>
              <w:caps w:val="0"/>
              <w:noProof/>
              <w:sz w:val="22"/>
              <w:szCs w:val="22"/>
            </w:rPr>
          </w:pPr>
          <w:hyperlink w:anchor="_Toc490466304" w:history="1">
            <w:r w:rsidR="00064CF6" w:rsidRPr="00237C6E">
              <w:rPr>
                <w:rStyle w:val="Lienhypertexte"/>
                <w:noProof/>
              </w:rPr>
              <w:t>ANNEXES</w:t>
            </w:r>
            <w:r w:rsidR="00064CF6">
              <w:rPr>
                <w:noProof/>
                <w:webHidden/>
              </w:rPr>
              <w:tab/>
            </w:r>
            <w:r w:rsidR="00064CF6">
              <w:rPr>
                <w:noProof/>
                <w:webHidden/>
              </w:rPr>
              <w:fldChar w:fldCharType="begin"/>
            </w:r>
            <w:r w:rsidR="00064CF6">
              <w:rPr>
                <w:noProof/>
                <w:webHidden/>
              </w:rPr>
              <w:instrText xml:space="preserve"> PAGEREF _Toc490466304 \h </w:instrText>
            </w:r>
            <w:r w:rsidR="00064CF6">
              <w:rPr>
                <w:noProof/>
                <w:webHidden/>
              </w:rPr>
            </w:r>
            <w:r w:rsidR="00064CF6">
              <w:rPr>
                <w:noProof/>
                <w:webHidden/>
              </w:rPr>
              <w:fldChar w:fldCharType="separate"/>
            </w:r>
            <w:r w:rsidR="00064CF6">
              <w:rPr>
                <w:noProof/>
                <w:webHidden/>
              </w:rPr>
              <w:t>35</w:t>
            </w:r>
            <w:r w:rsidR="00064CF6">
              <w:rPr>
                <w:noProof/>
                <w:webHidden/>
              </w:rPr>
              <w:fldChar w:fldCharType="end"/>
            </w:r>
          </w:hyperlink>
        </w:p>
        <w:p w14:paraId="4357E653" w14:textId="77777777" w:rsidR="00064CF6" w:rsidRDefault="00F356AD">
          <w:pPr>
            <w:pStyle w:val="TM1"/>
            <w:rPr>
              <w:rFonts w:cstheme="minorBidi"/>
              <w:b w:val="0"/>
              <w:bCs w:val="0"/>
              <w:caps w:val="0"/>
              <w:noProof/>
              <w:sz w:val="22"/>
              <w:szCs w:val="22"/>
            </w:rPr>
          </w:pPr>
          <w:hyperlink w:anchor="_Toc490466305" w:history="1">
            <w:r w:rsidR="00064CF6" w:rsidRPr="00237C6E">
              <w:rPr>
                <w:rStyle w:val="Lienhypertexte"/>
                <w:noProof/>
              </w:rPr>
              <w:t>REFERENCES</w:t>
            </w:r>
            <w:r w:rsidR="00064CF6">
              <w:rPr>
                <w:noProof/>
                <w:webHidden/>
              </w:rPr>
              <w:tab/>
            </w:r>
            <w:r w:rsidR="00064CF6">
              <w:rPr>
                <w:noProof/>
                <w:webHidden/>
              </w:rPr>
              <w:fldChar w:fldCharType="begin"/>
            </w:r>
            <w:r w:rsidR="00064CF6">
              <w:rPr>
                <w:noProof/>
                <w:webHidden/>
              </w:rPr>
              <w:instrText xml:space="preserve"> PAGEREF _Toc490466305 \h </w:instrText>
            </w:r>
            <w:r w:rsidR="00064CF6">
              <w:rPr>
                <w:noProof/>
                <w:webHidden/>
              </w:rPr>
            </w:r>
            <w:r w:rsidR="00064CF6">
              <w:rPr>
                <w:noProof/>
                <w:webHidden/>
              </w:rPr>
              <w:fldChar w:fldCharType="separate"/>
            </w:r>
            <w:r w:rsidR="00064CF6">
              <w:rPr>
                <w:noProof/>
                <w:webHidden/>
              </w:rPr>
              <w:t>36</w:t>
            </w:r>
            <w:r w:rsidR="00064CF6">
              <w:rPr>
                <w:noProof/>
                <w:webHidden/>
              </w:rPr>
              <w:fldChar w:fldCharType="end"/>
            </w:r>
          </w:hyperlink>
        </w:p>
        <w:p w14:paraId="61D32C23" w14:textId="70D7BF2C" w:rsidR="00E8570D" w:rsidRDefault="009306E8" w:rsidP="00A06F55">
          <w:r>
            <w:rPr>
              <w:rFonts w:asciiTheme="minorHAnsi" w:hAnsiTheme="minorHAnsi" w:cstheme="minorHAnsi"/>
              <w:sz w:val="20"/>
              <w:szCs w:val="24"/>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3" w:name="_Toc490466248"/>
      <w:r>
        <w:t>LIST OF PUBLICATIONS</w:t>
      </w:r>
      <w:bookmarkEnd w:id="3"/>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p>
    <w:p w14:paraId="546A97D7" w14:textId="73385978" w:rsidR="00451D36" w:rsidRPr="003A78B4" w:rsidRDefault="00FC6885" w:rsidP="00451D36">
      <w:pPr>
        <w:pStyle w:val="Partie"/>
      </w:pPr>
      <w:bookmarkStart w:id="4" w:name="_Toc490466249"/>
      <w:r>
        <w:t xml:space="preserve">LIST OF </w:t>
      </w:r>
      <w:r w:rsidR="002053F7">
        <w:t>ACRONYM</w:t>
      </w:r>
      <w:r w:rsidR="00954560" w:rsidRPr="003A78B4">
        <w:t>S</w:t>
      </w:r>
      <w:bookmarkEnd w:id="4"/>
    </w:p>
    <w:p w14:paraId="6483BBA3" w14:textId="77777777" w:rsidR="00954560" w:rsidRDefault="00954560" w:rsidP="00D249CA">
      <w:r>
        <w:br w:type="page"/>
      </w:r>
    </w:p>
    <w:p w14:paraId="51DD8507" w14:textId="1A4A2696" w:rsidR="00451D36" w:rsidRDefault="00565B07" w:rsidP="00451D36">
      <w:pPr>
        <w:pStyle w:val="Partie"/>
      </w:pPr>
      <w:bookmarkStart w:id="5" w:name="_Toc490466250"/>
      <w:r>
        <w:t>FIGURES AND TABLES</w:t>
      </w:r>
      <w:bookmarkEnd w:id="5"/>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6" w:name="_Toc490466251"/>
      <w:r w:rsidRPr="00334756">
        <w:rPr>
          <w:lang w:val="fr-FR"/>
        </w:rPr>
        <w:t>ACKNOWLEDGMENTS</w:t>
      </w:r>
      <w:bookmarkEnd w:id="6"/>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7" w:name="_Toc490466252"/>
      <w:r w:rsidRPr="00334756">
        <w:rPr>
          <w:lang w:val="fr-FR"/>
        </w:rPr>
        <w:t>GENERAL INTRODUCTION</w:t>
      </w:r>
      <w:bookmarkEnd w:id="7"/>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58405D8E" w:rsidR="005F7A87" w:rsidRDefault="00C12AB9" w:rsidP="00D249CA">
      <w:pPr>
        <w:pStyle w:val="Titre"/>
      </w:pPr>
      <w:bookmarkStart w:id="8" w:name="_Toc490466253"/>
      <w:r>
        <w:t>The science of sleep and dreams</w:t>
      </w:r>
      <w:bookmarkEnd w:id="8"/>
    </w:p>
    <w:p w14:paraId="69C534E9" w14:textId="1CA9F0BF" w:rsidR="00840CE3" w:rsidRPr="00A44045" w:rsidRDefault="00A44045" w:rsidP="0074462A">
      <w:pPr>
        <w:pStyle w:val="Citation"/>
      </w:pP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9" w:name="_Toc490466254"/>
      <w:r>
        <w:t>Dreams</w:t>
      </w:r>
      <w:bookmarkEnd w:id="9"/>
    </w:p>
    <w:p w14:paraId="2E055A61" w14:textId="302E2318" w:rsidR="00471E4D" w:rsidRDefault="002018D2" w:rsidP="00D249CA">
      <w:pPr>
        <w:pStyle w:val="Titre2"/>
      </w:pPr>
      <w:bookmarkStart w:id="10" w:name="_Toc490466255"/>
      <w:r>
        <w:t xml:space="preserve">Modern </w:t>
      </w:r>
      <w:r w:rsidR="00CA6FD3">
        <w:t>d</w:t>
      </w:r>
      <w:r w:rsidR="00112EBE">
        <w:t>efinition</w:t>
      </w:r>
      <w:bookmarkEnd w:id="10"/>
      <w:r w:rsidR="00112EBE">
        <w:t xml:space="preserve"> </w:t>
      </w:r>
    </w:p>
    <w:p w14:paraId="2CFFD5C8" w14:textId="2A23DB61"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FC4B35">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FC4B35" w:rsidRPr="00FC4B35">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we still do not know precisely when dreaming occur</w:t>
      </w:r>
      <w:r w:rsidR="002644C9">
        <w:rPr>
          <w:rStyle w:val="hvr"/>
        </w:rPr>
        <w:t>s</w:t>
      </w:r>
      <w:r w:rsidR="00C0485D">
        <w:rPr>
          <w:rStyle w:val="hvr"/>
        </w:rPr>
        <w:t xml:space="preserve"> during sleep, </w:t>
      </w:r>
      <w:r w:rsidR="002644C9">
        <w:rPr>
          <w:rStyle w:val="hvr"/>
        </w:rPr>
        <w:t xml:space="preserve">and </w:t>
      </w:r>
      <w:r w:rsidR="00A800F8">
        <w:rPr>
          <w:rStyle w:val="hvr"/>
        </w:rPr>
        <w:t>the</w:t>
      </w:r>
      <w:r w:rsidR="002644C9">
        <w:rPr>
          <w:rStyle w:val="hvr"/>
        </w:rPr>
        <w:t xml:space="preserve"> dreamer alone is witness to his or her dream. </w:t>
      </w:r>
      <w:r w:rsidR="001C1175">
        <w:rPr>
          <w:rStyle w:val="hvr"/>
        </w:rPr>
        <w:t>For that reason, the</w:t>
      </w:r>
      <w:r w:rsidR="00A800F8">
        <w:rPr>
          <w:rStyle w:val="hvr"/>
        </w:rPr>
        <w:t xml:space="preserve"> study of dreaming </w:t>
      </w:r>
      <w:r w:rsidR="001C1175">
        <w:rPr>
          <w:rStyle w:val="hvr"/>
        </w:rPr>
        <w:t>relies critically</w:t>
      </w:r>
      <w:r w:rsidR="00E663D7">
        <w:rPr>
          <w:rStyle w:val="hvr"/>
        </w:rPr>
        <w:t xml:space="preserve"> on the introspective recall</w:t>
      </w:r>
      <w:r w:rsidR="00860A00">
        <w:rPr>
          <w:rStyle w:val="hvr"/>
        </w:rPr>
        <w:t xml:space="preserve">, or </w:t>
      </w:r>
      <w:r w:rsidR="00860A00" w:rsidRPr="00860A00">
        <w:rPr>
          <w:rStyle w:val="hvr"/>
          <w:i/>
        </w:rPr>
        <w:t>“retrospection”</w:t>
      </w:r>
      <w:r w:rsidR="00860A00">
        <w:rPr>
          <w:rStyle w:val="hvr"/>
        </w:rPr>
        <w:t xml:space="preserve"> </w:t>
      </w:r>
      <w:r w:rsidR="00860A00">
        <w:rPr>
          <w:rStyle w:val="hvr"/>
        </w:rPr>
        <w:fldChar w:fldCharType="begin"/>
      </w:r>
      <w:r w:rsidR="00FC4B35">
        <w:rPr>
          <w:rStyle w:val="hvr"/>
        </w:rPr>
        <w:instrText xml:space="preserve"> ADDIN ZOTERO_ITEM CSL_CITATION {"citationID":"4SuQWzM5","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860A00">
        <w:rPr>
          <w:rStyle w:val="hvr"/>
        </w:rPr>
        <w:fldChar w:fldCharType="separate"/>
      </w:r>
      <w:r w:rsidR="00FC4B35" w:rsidRPr="00FC4B35">
        <w:t>(Schwartz et al. 2005)</w:t>
      </w:r>
      <w:r w:rsidR="00860A00">
        <w:rPr>
          <w:rStyle w:val="hvr"/>
        </w:rPr>
        <w:fldChar w:fldCharType="end"/>
      </w:r>
      <w:r w:rsidR="00E94FF8">
        <w:rPr>
          <w:rStyle w:val="hvr"/>
        </w:rPr>
        <w:t>,</w:t>
      </w:r>
      <w:r w:rsidR="00E663D7">
        <w:rPr>
          <w:rStyle w:val="hvr"/>
        </w:rPr>
        <w:t xml:space="preserve"> of the dreamer.</w:t>
      </w:r>
      <w:r w:rsidR="00236E4A">
        <w:rPr>
          <w:rStyle w:val="hvr"/>
        </w:rPr>
        <w:t xml:space="preserve"> </w:t>
      </w:r>
      <w:r w:rsidR="00E663D7">
        <w:rPr>
          <w:rStyle w:val="hvr"/>
        </w:rPr>
        <w:t xml:space="preserve"> </w:t>
      </w:r>
    </w:p>
    <w:p w14:paraId="04B8ECF9" w14:textId="2FD8B52F" w:rsidR="003D4D4F" w:rsidRDefault="007C642E" w:rsidP="003D4D4F">
      <w:pPr>
        <w:pStyle w:val="Titre2"/>
        <w:rPr>
          <w:rStyle w:val="hvr"/>
        </w:rPr>
      </w:pPr>
      <w:bookmarkStart w:id="11" w:name="_Toc490466256"/>
      <w:r>
        <w:rPr>
          <w:rStyle w:val="hvr"/>
        </w:rPr>
        <w:t>Scientific conceptualization</w:t>
      </w:r>
      <w:bookmarkEnd w:id="11"/>
    </w:p>
    <w:p w14:paraId="70976BBF" w14:textId="0C47DF29" w:rsidR="00185F7C" w:rsidRPr="00FA1D24" w:rsidRDefault="00B8192F" w:rsidP="00847791">
      <w:pPr>
        <w:rPr>
          <w:rStyle w:val="hvr"/>
          <w:color w:val="FF0000"/>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FC4B3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FC4B35" w:rsidRPr="00FC4B3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532605">
        <w:rPr>
          <w:rStyle w:val="hvr"/>
        </w:rPr>
        <w:t>Importantly, the dream recall occur in a consciousness state different from the one in which the dream was experienced</w:t>
      </w:r>
      <w:r w:rsidR="00320022">
        <w:rPr>
          <w:rStyle w:val="hvr"/>
        </w:rPr>
        <w:t>.</w:t>
      </w:r>
      <w:r w:rsidR="00532605">
        <w:rPr>
          <w:rStyle w:val="hvr"/>
        </w:rPr>
        <w:t xml:space="preserve"> </w:t>
      </w:r>
      <w:r w:rsidR="00FC0EEE">
        <w:rPr>
          <w:rStyle w:val="hvr"/>
        </w:rPr>
        <w:t>As a memory object</w:t>
      </w:r>
      <w:r w:rsidR="006B00CB">
        <w:rPr>
          <w:rStyle w:val="hvr"/>
        </w:rPr>
        <w:t>, dream recall</w:t>
      </w:r>
      <w:r w:rsidR="00D61E58">
        <w:rPr>
          <w:rStyle w:val="hvr"/>
        </w:rPr>
        <w:t xml:space="preserve"> is therefore likely to be influenced by several mechanisms such as forgetting, reconstruction, verbal description difficulties and censorships</w:t>
      </w:r>
      <w:r w:rsidR="00236E4A">
        <w:rPr>
          <w:rStyle w:val="hvr"/>
        </w:rPr>
        <w:t xml:space="preserve"> </w:t>
      </w:r>
      <w:r w:rsidR="00236E4A">
        <w:rPr>
          <w:rStyle w:val="hvr"/>
        </w:rPr>
        <w:fldChar w:fldCharType="begin"/>
      </w:r>
      <w:r w:rsidR="00FC4B35">
        <w:rPr>
          <w:rStyle w:val="hvr"/>
        </w:rPr>
        <w:instrText xml:space="preserve"> ADDIN ZOTERO_ITEM CSL_CITATION {"citationID":"62PIgVNR","properties":{"formattedCitation":"(Schwartz and Maquet 2002; Schwartz et al. 2005)","plainCitation":"(Schwartz and Maquet 2002; Schwartz et al. 2005)"},"citationItems":[{"id":653,"uris":["http://zotero.org/users/2461669/items/2P3XIJTF"],"uri":["http://zotero.org/users/2461669/items/2P3XIJTF"],"itemData":{"id":653,"type":"article-journal","title":"Sleep imaging and the neuro-psychological assessment of dreams","container-title":"Trends in cognitive sciences","page":"23–30","volume":"6","issue":"1","source":"Google Scholar","author":[{"family":"Schwartz","given":"Sophie"},{"family":"Maquet","given":"P."}],"issued":{"date-parts":[["2002"]]}}},{"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236E4A">
        <w:rPr>
          <w:rStyle w:val="hvr"/>
        </w:rPr>
        <w:fldChar w:fldCharType="separate"/>
      </w:r>
      <w:r w:rsidR="00FC4B35" w:rsidRPr="00FC4B35">
        <w:t>(Schwartz and Maquet 2002; Schwartz et al. 2005)</w:t>
      </w:r>
      <w:r w:rsidR="00236E4A">
        <w:rPr>
          <w:rStyle w:val="hvr"/>
        </w:rPr>
        <w:fldChar w:fldCharType="end"/>
      </w:r>
      <w:r w:rsidR="005466E5">
        <w:rPr>
          <w:rStyle w:val="hvr"/>
        </w:rPr>
        <w:t>. T</w:t>
      </w:r>
      <w:r w:rsidR="008B3294">
        <w:rPr>
          <w:rStyle w:val="hvr"/>
        </w:rPr>
        <w:t xml:space="preserve">he </w:t>
      </w:r>
      <w:r w:rsidR="007F633F">
        <w:rPr>
          <w:rStyle w:val="hvr"/>
        </w:rPr>
        <w:t xml:space="preserve">third and </w:t>
      </w:r>
      <w:r w:rsidR="00C621C7">
        <w:rPr>
          <w:rStyle w:val="hvr"/>
        </w:rPr>
        <w:t xml:space="preserve">last </w:t>
      </w:r>
      <w:r w:rsidR="00E05FF8">
        <w:rPr>
          <w:rStyle w:val="hvr"/>
        </w:rPr>
        <w:t xml:space="preserve">element </w:t>
      </w:r>
      <w:r w:rsidR="004D1EA6">
        <w:rPr>
          <w:rStyle w:val="hvr"/>
        </w:rPr>
        <w:t>of the model</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FD620F">
        <w:rPr>
          <w:rStyle w:val="hvr"/>
        </w:rPr>
        <w:t>,</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75371B" w:rsidRPr="00D173ED">
        <w:rPr>
          <w:rStyle w:val="hvr"/>
        </w:rPr>
        <w:t xml:space="preserve">As a consequence, </w:t>
      </w:r>
      <w:r w:rsidR="00D173ED" w:rsidRPr="00D173ED">
        <w:rPr>
          <w:rStyle w:val="hvr"/>
        </w:rPr>
        <w:t xml:space="preserve">most of the </w:t>
      </w:r>
      <w:r w:rsidR="00A52DF0">
        <w:rPr>
          <w:rStyle w:val="hvr"/>
        </w:rPr>
        <w:t xml:space="preserve">dream </w:t>
      </w:r>
      <w:r w:rsidR="00D173ED" w:rsidRPr="00D173ED">
        <w:rPr>
          <w:rStyle w:val="hvr"/>
        </w:rPr>
        <w:t>research</w:t>
      </w:r>
      <w:r w:rsidR="00A52DF0">
        <w:rPr>
          <w:rStyle w:val="hvr"/>
        </w:rPr>
        <w:t xml:space="preserve"> </w:t>
      </w:r>
      <w:r w:rsidR="00D173ED" w:rsidRPr="00D173ED">
        <w:rPr>
          <w:rStyle w:val="hvr"/>
        </w:rPr>
        <w:t>has in fact focused on dream reports</w:t>
      </w:r>
      <w:r w:rsidR="00D173ED">
        <w:rPr>
          <w:rStyle w:val="hvr"/>
          <w:color w:val="FF0000"/>
        </w:rPr>
        <w:t>.</w:t>
      </w:r>
    </w:p>
    <w:p w14:paraId="661F49E6" w14:textId="5962DA4A" w:rsidR="00827527" w:rsidRPr="00827527" w:rsidRDefault="00E13C59" w:rsidP="00827527">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p>
    <w:p w14:paraId="7ACC8477" w14:textId="3AF1B7A7" w:rsidR="00E13C59" w:rsidRDefault="00E13C59" w:rsidP="00CA54AC">
      <w:pPr>
        <w:pStyle w:val="Lgende"/>
      </w:pPr>
      <w:r>
        <w:t xml:space="preserve">Figure </w:t>
      </w:r>
      <w:fldSimple w:instr=" SEQ Figure \* ARABIC ">
        <w:r w:rsidR="00671241">
          <w:rPr>
            <w:noProof/>
          </w:rPr>
          <w:t>1</w:t>
        </w:r>
      </w:fldSimple>
      <w:r>
        <w:t xml:space="preserve">: </w:t>
      </w:r>
      <w:r w:rsidR="007727F2">
        <w:t>G</w:t>
      </w:r>
      <w:r w:rsidR="00943E0E">
        <w:t>ué</w:t>
      </w:r>
      <w:r w:rsidR="007727F2">
        <w:t>nol</w:t>
      </w:r>
      <w:r w:rsidR="00943E0E">
        <w:t>é</w:t>
      </w:r>
      <w:r w:rsidR="007727F2">
        <w:t>’s model of dreaming</w:t>
      </w:r>
      <w:r>
        <w:t xml:space="preserve"> </w:t>
      </w:r>
      <w:r w:rsidRPr="00513B16">
        <w:rPr>
          <w:b w:val="0"/>
        </w:rPr>
        <w:t>(</w:t>
      </w:r>
      <w:r w:rsidR="005C433D" w:rsidRPr="00513B16">
        <w:rPr>
          <w:b w:val="0"/>
        </w:rPr>
        <w:t>Guénolé</w:t>
      </w:r>
      <w:r w:rsidRPr="00513B16">
        <w:rPr>
          <w:b w:val="0"/>
        </w:rPr>
        <w:t>, 2009)</w:t>
      </w:r>
    </w:p>
    <w:p w14:paraId="25A4C032" w14:textId="57A20377" w:rsidR="00432459" w:rsidRDefault="00144D00" w:rsidP="00D249CA">
      <w:pPr>
        <w:rPr>
          <w:rStyle w:val="hvr"/>
        </w:rPr>
      </w:pPr>
      <w:r>
        <w:rPr>
          <w:rStyle w:val="hvr"/>
        </w:rPr>
        <w:t xml:space="preserve">Because of this inherent constraint, dreaming still remains one of the great mystery of the human cognition. </w:t>
      </w:r>
      <w:r w:rsidR="00C1792A">
        <w:rPr>
          <w:rStyle w:val="hvr"/>
        </w:rPr>
        <w:t>S</w:t>
      </w:r>
      <w:r w:rsidR="00032EE2">
        <w:rPr>
          <w:rStyle w:val="hvr"/>
        </w:rPr>
        <w:t xml:space="preserve">everal questions </w:t>
      </w:r>
      <w:r>
        <w:rPr>
          <w:rStyle w:val="hvr"/>
        </w:rPr>
        <w:t xml:space="preserve">on its nature and meaning are still not answered: </w:t>
      </w:r>
      <w:r w:rsidR="00DD03BA">
        <w:rPr>
          <w:rStyle w:val="hvr"/>
        </w:rPr>
        <w:t>do we dream every nights</w:t>
      </w:r>
      <w:r w:rsidR="00032EE2">
        <w:rPr>
          <w:rStyle w:val="hvr"/>
        </w:rPr>
        <w:t xml:space="preserve">? </w:t>
      </w:r>
      <w:r w:rsidR="00DD03BA">
        <w:rPr>
          <w:rStyle w:val="hvr"/>
        </w:rPr>
        <w:t>For how long</w:t>
      </w:r>
      <w:r w:rsidR="00032EE2">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are, the function(s) of dreaming?</w:t>
      </w:r>
      <w:r w:rsidR="00C744C8">
        <w:rPr>
          <w:rStyle w:val="hvr"/>
        </w:rPr>
        <w:t xml:space="preserve"> What are the neurophysiological correlates of dreaming? </w:t>
      </w:r>
    </w:p>
    <w:p w14:paraId="4E83921E" w14:textId="77259463" w:rsidR="00032EE2" w:rsidRPr="00706D88" w:rsidRDefault="00432459" w:rsidP="00D249CA">
      <w:pPr>
        <w:rPr>
          <w:rStyle w:val="hvr"/>
        </w:rPr>
      </w:pPr>
      <w:r w:rsidRPr="00706D88">
        <w:rPr>
          <w:rStyle w:val="hvr"/>
        </w:rPr>
        <w:t>The aim of the present thesis</w:t>
      </w:r>
      <w:r w:rsidR="004A5288" w:rsidRPr="00706D88">
        <w:rPr>
          <w:rStyle w:val="hvr"/>
        </w:rPr>
        <w:t xml:space="preserve"> </w:t>
      </w:r>
      <w:r w:rsidRPr="00706D88">
        <w:rPr>
          <w:rStyle w:val="hvr"/>
        </w:rPr>
        <w:t>is to offer a modest contribution to the ongoing effo</w:t>
      </w:r>
      <w:r w:rsidR="00C1393D" w:rsidRPr="00706D88">
        <w:rPr>
          <w:rStyle w:val="hvr"/>
        </w:rPr>
        <w:t xml:space="preserve">rt to </w:t>
      </w:r>
      <w:r w:rsidRPr="00706D88">
        <w:rPr>
          <w:rStyle w:val="hvr"/>
        </w:rPr>
        <w:t xml:space="preserve">solve these </w:t>
      </w:r>
      <w:r w:rsidR="00C1393D" w:rsidRPr="00706D88">
        <w:rPr>
          <w:rStyle w:val="hvr"/>
        </w:rPr>
        <w:t xml:space="preserve">questions. </w:t>
      </w:r>
      <w:r w:rsidR="005F7767" w:rsidRPr="00706D88">
        <w:rPr>
          <w:rStyle w:val="hvr"/>
        </w:rPr>
        <w:t xml:space="preserve">Our first research axis </w:t>
      </w:r>
      <w:r w:rsidR="00E7258D" w:rsidRPr="00706D88">
        <w:rPr>
          <w:rStyle w:val="hvr"/>
        </w:rPr>
        <w:t xml:space="preserve">concerned </w:t>
      </w:r>
      <w:r w:rsidR="004736AF" w:rsidRPr="00706D88">
        <w:rPr>
          <w:rStyle w:val="hvr"/>
        </w:rPr>
        <w:t>the neurophysiological correlates of dream recall frequency</w:t>
      </w:r>
      <w:r w:rsidR="00E7258D" w:rsidRPr="00706D88">
        <w:rPr>
          <w:rStyle w:val="hvr"/>
        </w:rPr>
        <w:t xml:space="preserve">. </w:t>
      </w:r>
    </w:p>
    <w:p w14:paraId="6FE3358A" w14:textId="0B52BAC7" w:rsidR="00AC2454" w:rsidRDefault="007D01E6" w:rsidP="00D249CA">
      <w:pPr>
        <w:pStyle w:val="Titre1"/>
      </w:pPr>
      <w:bookmarkStart w:id="12" w:name="_Toc490466257"/>
      <w:r>
        <w:t>Sleep</w:t>
      </w:r>
      <w:bookmarkEnd w:id="12"/>
    </w:p>
    <w:p w14:paraId="683C3F81" w14:textId="263E8B08" w:rsidR="00963E47" w:rsidRDefault="001B093C" w:rsidP="00D249CA">
      <w:pPr>
        <w:pStyle w:val="Titre2"/>
      </w:pPr>
      <w:bookmarkStart w:id="13" w:name="_Toc490466258"/>
      <w:r>
        <w:t>Definition</w:t>
      </w:r>
      <w:bookmarkEnd w:id="13"/>
    </w:p>
    <w:p w14:paraId="4AC18EC6" w14:textId="11715BCB" w:rsidR="002F4E2D" w:rsidRDefault="007625E6" w:rsidP="0085330A">
      <w:r>
        <w:t>Sleep is a normal physiological and periodic state characterized by vigilance suspension</w:t>
      </w:r>
      <w:r w:rsidR="00F6162B">
        <w:t>, which generally occurs during night time in humans</w:t>
      </w:r>
      <w:r w:rsidR="002A4979">
        <w:t xml:space="preserve">. </w:t>
      </w:r>
      <w:r w:rsidR="008F5BE9">
        <w:t>Sleep</w:t>
      </w:r>
      <w:r w:rsidR="002A4979">
        <w:t xml:space="preserve"> is a vital need</w:t>
      </w:r>
      <w:r w:rsidR="008F5BE9">
        <w:t xml:space="preserve"> </w:t>
      </w:r>
      <w:r w:rsidR="002A4979">
        <w:t xml:space="preserve">that </w:t>
      </w:r>
      <w:r>
        <w:t xml:space="preserve">allows </w:t>
      </w:r>
      <w:r w:rsidR="00E21035">
        <w:t xml:space="preserve">restoration of the </w:t>
      </w:r>
      <w:r w:rsidR="008F5BE9">
        <w:t xml:space="preserve">immune, </w:t>
      </w:r>
      <w:r w:rsidR="00E21035">
        <w:t>nervous, skeletal and</w:t>
      </w:r>
      <w:r w:rsidR="008F5BE9">
        <w:t xml:space="preserve"> muscular systems</w:t>
      </w:r>
      <w:r w:rsidR="004238B9">
        <w:t xml:space="preserve">, leading some authors to postulate that </w:t>
      </w:r>
      <w:r w:rsidR="004238B9" w:rsidRPr="004238B9">
        <w:rPr>
          <w:i/>
        </w:rPr>
        <w:t>“sleep is the price we pay for being alive”</w:t>
      </w:r>
      <w:r w:rsidR="004238B9">
        <w:t xml:space="preserve"> </w:t>
      </w:r>
      <w:r w:rsidR="004238B9">
        <w:fldChar w:fldCharType="begin"/>
      </w:r>
      <w:r w:rsidR="00FC4B35">
        <w:instrText xml:space="preserve"> ADDIN ZOTERO_ITEM CSL_CITATION {"citationID":"Ae5cOx8k","properties":{"formattedCitation":"(Tononi and Cirelli 2014)","plainCitation":"(Tononi and Cirelli 2014)"},"citationItems":[{"id":668,"uris":["http://zotero.org/users/2461669/items/JATT2JH9"],"uri":["http://zotero.org/users/2461669/items/JATT2JH9"],"itemData":{"id":668,"type":"article-journal","title":"Sleep and the Price of Plasticity: From Synaptic and Cellular Homeostasis to Memory Consolidation and Integration","container-title":"Neuron","page":"12-34","volume":"81","issue":"1","source":"CrossRef","DOI":"10.1016/j.neuron.2013.12.025","ISSN":"08966273","shortTitle":"Sleep and the Price of Plasticity","language":"en","author":[{"family":"Tononi","given":"Giulio"},{"family":"Cirelli","given":"Chiara"}],"issued":{"date-parts":[["2014",1]]}}}],"schema":"https://github.com/citation-style-language/schema/raw/master/csl-citation.json"} </w:instrText>
      </w:r>
      <w:r w:rsidR="004238B9">
        <w:fldChar w:fldCharType="separate"/>
      </w:r>
      <w:r w:rsidR="00FC4B35" w:rsidRPr="00FC4B35">
        <w:t>(Tononi and Cirelli 2014)</w:t>
      </w:r>
      <w:r w:rsidR="004238B9">
        <w:fldChar w:fldCharType="end"/>
      </w:r>
      <w:r w:rsidR="004238B9">
        <w:t xml:space="preserve">. </w:t>
      </w:r>
      <w:r w:rsidR="00EA7B4A">
        <w:t>Long regarded as an idle state</w:t>
      </w:r>
      <w:r w:rsidR="00E86A50">
        <w:t xml:space="preserve">, it is becoming increasingly evident that </w:t>
      </w:r>
      <w:r w:rsidR="00E37AAA">
        <w:t xml:space="preserve">sleep is </w:t>
      </w:r>
      <w:r w:rsidR="00792576" w:rsidRPr="00792576">
        <w:rPr>
          <w:i/>
        </w:rPr>
        <w:t>“</w:t>
      </w:r>
      <w:r w:rsidR="00E37AAA" w:rsidRPr="00792576">
        <w:rPr>
          <w:i/>
        </w:rPr>
        <w:t>first and foremost a brain process</w:t>
      </w:r>
      <w:r w:rsidR="00792576" w:rsidRPr="00792576">
        <w:rPr>
          <w:i/>
        </w:rPr>
        <w:t>”</w:t>
      </w:r>
      <w:r w:rsidR="00792576">
        <w:t xml:space="preserve"> </w:t>
      </w:r>
      <w:r w:rsidR="00792576">
        <w:fldChar w:fldCharType="begin"/>
      </w:r>
      <w:r w:rsidR="00FC4B35">
        <w:instrText xml:space="preserve"> ADDIN ZOTERO_ITEM CSL_CITATION {"citationID":"yQUbAQ4c","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92576">
        <w:fldChar w:fldCharType="separate"/>
      </w:r>
      <w:r w:rsidR="00FC4B35" w:rsidRPr="00FC4B35">
        <w:t>(Hirshkowitz 2004)</w:t>
      </w:r>
      <w:r w:rsidR="00792576">
        <w:fldChar w:fldCharType="end"/>
      </w:r>
      <w:r w:rsidR="00E37AAA">
        <w:t xml:space="preserve"> in which</w:t>
      </w:r>
      <w:r w:rsidR="002F4E2D">
        <w:t xml:space="preserve"> </w:t>
      </w:r>
      <w:r w:rsidR="00AB1524">
        <w:t>the brain is “</w:t>
      </w:r>
      <w:r w:rsidR="002F4E2D" w:rsidRPr="002F4E2D">
        <w:rPr>
          <w:i/>
        </w:rPr>
        <w:t>hard at work and helps makes something of the world”</w:t>
      </w:r>
      <w:r w:rsidR="00431252">
        <w:rPr>
          <w:i/>
        </w:rPr>
        <w:t>,</w:t>
      </w:r>
      <w:r w:rsidR="002F4E2D">
        <w:t xml:space="preserve"> to borrow the words of Heraclitus</w:t>
      </w:r>
      <w:r w:rsidR="00EF45F8">
        <w:t>’</w:t>
      </w:r>
      <w:r w:rsidR="00D73134">
        <w:t>s famous aphorism</w:t>
      </w:r>
      <w:r w:rsidR="009C4A8B">
        <w:t xml:space="preserve"> (f</w:t>
      </w:r>
      <w:r w:rsidR="0033024D">
        <w:t xml:space="preserve">or an exhaustive review of the cognitive processes occurring during sleep, see </w:t>
      </w:r>
      <w:r w:rsidR="0033024D">
        <w:fldChar w:fldCharType="begin"/>
      </w:r>
      <w:r w:rsidR="00FC4B35">
        <w:instrText xml:space="preserve"> ADDIN ZOTERO_ITEM CSL_CITATION {"citationID":"i11Bs4LR","properties":{"formattedCitation":"(Andrillon 2016)","plainCitation":"(Andrillon 2016)"},"citationItems":[{"id":1133,"uris":["http://zotero.org/users/2461669/items/QGRAHK4Z"],"uri":["http://zotero.org/users/2461669/items/QGRAHK4Z"],"itemData":{"id":1133,"type":"thesis","title":"The sleeping brain at work: perceptual processing and learning in human sleep","publisher":"Paris Sciences et Lettres","URL":"https://doc-14-6o-docs.googleusercontent.com/docs/securesc/pm2umd8q4t6nuutkgvgltmt2n767nvun/h3rcvjo21ah7v69lab6u5ovqatj73066/1497542400000/09625487145494865771/02700834482462282956/0B9amtLm9opTbcE9nNkZUVWx0cE0?e=download&amp;nonce=uaaliolneof7k&amp;user=02700834482462282956&amp;hash=oqksdcogboirgil0covbcnrm5nnddjqv","author":[{"family":"Andrillon","given":"Thomas"}],"issued":{"date-parts":[["2016"]]},"accessed":{"date-parts":[["2017",6,15]]}}}],"schema":"https://github.com/citation-style-language/schema/raw/master/csl-citation.json"} </w:instrText>
      </w:r>
      <w:r w:rsidR="0033024D">
        <w:fldChar w:fldCharType="separate"/>
      </w:r>
      <w:r w:rsidR="00FC4B35" w:rsidRPr="00FC4B35">
        <w:t>(Andrillon 2016)</w:t>
      </w:r>
      <w:r w:rsidR="0033024D">
        <w:fldChar w:fldCharType="end"/>
      </w:r>
      <w:r w:rsidR="0033024D">
        <w:t>.</w:t>
      </w:r>
    </w:p>
    <w:p w14:paraId="06537E96" w14:textId="04203B0F" w:rsidR="00B360C6" w:rsidRDefault="00B360C6" w:rsidP="00B360C6">
      <w:pPr>
        <w:pStyle w:val="Titre2"/>
      </w:pPr>
      <w:bookmarkStart w:id="14" w:name="_Toc490466259"/>
      <w:r>
        <w:t>Polysomnographic recordings</w:t>
      </w:r>
      <w:bookmarkEnd w:id="14"/>
    </w:p>
    <w:p w14:paraId="365DEB51" w14:textId="0D397406" w:rsidR="008C021C" w:rsidRDefault="00B54209" w:rsidP="00672106">
      <w:pPr>
        <w:rPr>
          <w:color w:val="808080" w:themeColor="background1" w:themeShade="80"/>
        </w:rPr>
      </w:pPr>
      <w:r>
        <w:t xml:space="preserve">The </w:t>
      </w:r>
      <w:r w:rsidR="003F1E96">
        <w:t>invention</w:t>
      </w:r>
      <w:r>
        <w:t xml:space="preserve"> of electro-encephalography (EEG) by Hans Berger in 1928 has </w:t>
      </w:r>
      <w:r w:rsidR="00DD3101">
        <w:t xml:space="preserve">paved the way </w:t>
      </w:r>
      <w:r>
        <w:t xml:space="preserve">for </w:t>
      </w:r>
      <w:r w:rsidR="001C6F37">
        <w:t>the scientific study of sleep.</w:t>
      </w:r>
      <w:r w:rsidR="006A1F1C">
        <w:t xml:space="preserve"> It was indeed soon after that </w:t>
      </w:r>
      <w:r w:rsidR="006F7C65">
        <w:t xml:space="preserve">discovery that </w:t>
      </w:r>
      <w:r w:rsidR="006A1F1C">
        <w:t xml:space="preserve">Alfred Loomis </w:t>
      </w:r>
      <w:r w:rsidR="00421BBF">
        <w:t>first described</w:t>
      </w:r>
      <w:r w:rsidR="006A1F1C">
        <w:t xml:space="preserve"> a </w:t>
      </w:r>
      <w:r w:rsidR="00D90E27">
        <w:t xml:space="preserve">global </w:t>
      </w:r>
      <w:r w:rsidR="006A1F1C">
        <w:t xml:space="preserve">slowing down </w:t>
      </w:r>
      <w:r w:rsidR="00D90E27">
        <w:t xml:space="preserve">of the brain </w:t>
      </w:r>
      <w:r w:rsidR="00421BBF">
        <w:t>rhythm</w:t>
      </w:r>
      <w:r w:rsidR="006A1F1C" w:rsidRPr="006A1F1C">
        <w:t xml:space="preserve"> during sleep</w:t>
      </w:r>
      <w:r w:rsidR="00902974">
        <w:t xml:space="preserve">, </w:t>
      </w:r>
      <w:r w:rsidR="00421BBF">
        <w:t>associated with the apparition of several grapho-elements such as</w:t>
      </w:r>
      <w:r w:rsidR="00902974">
        <w:t xml:space="preserve"> K-complexes. </w:t>
      </w:r>
      <w:r w:rsidR="00A34384">
        <w:t xml:space="preserve">Since then, </w:t>
      </w:r>
      <w:r w:rsidR="00E95B0F">
        <w:t xml:space="preserve">sleep researchers have </w:t>
      </w:r>
      <w:r w:rsidR="00421BBF">
        <w:t xml:space="preserve">used EEG to monitor brain waves, electrooculography (EOG) </w:t>
      </w:r>
      <w:r w:rsidR="00464ED1">
        <w:t>to monitor eye movements and electromyography (EMG) to measure</w:t>
      </w:r>
      <w:r w:rsidR="00421BBF">
        <w:t xml:space="preserve"> skeletal muscle activity.</w:t>
      </w:r>
      <w:r w:rsidR="00464ED1">
        <w:t xml:space="preserve"> The s</w:t>
      </w:r>
      <w:r w:rsidR="00672106" w:rsidRPr="00672106">
        <w:t>imultaneous collection of these measurements is called polysomnography</w:t>
      </w:r>
      <w:r w:rsidR="00E52BE0">
        <w:t xml:space="preserve"> (PSG)</w:t>
      </w:r>
      <w:r w:rsidR="00956EF2">
        <w:t xml:space="preserve"> </w:t>
      </w:r>
      <w:r w:rsidR="008C021C" w:rsidRPr="008C021C">
        <w:t xml:space="preserve">and </w:t>
      </w:r>
      <w:r w:rsidR="00672106" w:rsidRPr="008C021C">
        <w:t>provides</w:t>
      </w:r>
      <w:r w:rsidR="008C021C" w:rsidRPr="008C021C">
        <w:t xml:space="preserve"> sufficient information to identify sleep stages according to standard international established guidelines.</w:t>
      </w:r>
      <w:r w:rsidR="008C021C">
        <w:t xml:space="preserve"> P</w:t>
      </w:r>
      <w:r w:rsidR="00DD3101">
        <w:t xml:space="preserve">SG is the gold standard in modern sleep </w:t>
      </w:r>
      <w:r w:rsidR="002D7B96">
        <w:t>science</w:t>
      </w:r>
      <w:r w:rsidR="00DD3101">
        <w:t xml:space="preserve"> and is used in both clinical and research settings. </w:t>
      </w:r>
    </w:p>
    <w:p w14:paraId="0D33FFFF" w14:textId="68A1C2D1" w:rsidR="00B63577" w:rsidRDefault="00B63577" w:rsidP="00D249CA">
      <w:pPr>
        <w:pStyle w:val="Titre2"/>
      </w:pPr>
      <w:bookmarkStart w:id="15" w:name="_Toc490466260"/>
      <w:r w:rsidRPr="009E4964">
        <w:t>Sleep stages</w:t>
      </w:r>
      <w:bookmarkEnd w:id="15"/>
    </w:p>
    <w:p w14:paraId="1F2C489B" w14:textId="2ED3394C" w:rsidR="009820E1" w:rsidRDefault="009820E1" w:rsidP="004D554D">
      <w:r w:rsidRPr="009820E1">
        <w:t xml:space="preserve">A first set of rules were published by Rechtschaffen and Kales (R&amp;K) in 1968 </w:t>
      </w:r>
      <w:r w:rsidR="00D629F2">
        <w:fldChar w:fldCharType="begin"/>
      </w:r>
      <w:r w:rsidR="00FC4B35">
        <w:instrText xml:space="preserve"> ADDIN ZOTERO_ITEM CSL_CITATION {"citationID":"chw9ixdx","properties":{"formattedCitation":"(Kales and Rechtschaffen 1968)","plainCitation":"(Kales and Rechtschaffen 1968)"},"citationItems":[{"id":1087,"uris":["http://zotero.org/users/2461669/items/97992WMT"],"uri":["http://zotero.org/users/2461669/items/97992WMT"],"itemData":{"id":1087,"type":"book","title":"A manual of standardized terminology, techniques and scoring system for sleep stages of human subjects","publisher":"US Department of Health, Education and Welfare, Public Health Service, National Institutes of Health, National Institute of Neurological Diseases and Blindness, Neurological Information Network","author":[{"family":"Kales","given":"Anthony"},{"family":"Rechtschaffen","given":"Allan"}],"issued":{"date-parts":[["1968"]]}}}],"schema":"https://github.com/citation-style-language/schema/raw/master/csl-citation.json"} </w:instrText>
      </w:r>
      <w:r w:rsidR="00D629F2">
        <w:fldChar w:fldCharType="separate"/>
      </w:r>
      <w:r w:rsidR="00FC4B35" w:rsidRPr="00FC4B35">
        <w:t>(Kales and Rechtschaffen 1968)</w:t>
      </w:r>
      <w:r w:rsidR="00D629F2">
        <w:fldChar w:fldCharType="end"/>
      </w:r>
      <w:r w:rsidRPr="009820E1">
        <w:t xml:space="preserve"> and proposed to divide sleep into 5 stages with distinct electrophysiological properties, named rapid-eye movement (REM) and non-REM (NREM) stages 1, 2, 3, 4. This nomenclature was updated in 2007 by the American Academy of Sleep Medicine </w:t>
      </w:r>
      <w:r w:rsidR="00D629F2">
        <w:fldChar w:fldCharType="begin"/>
      </w:r>
      <w:r w:rsidR="00FC4B35">
        <w:instrText xml:space="preserve"> ADDIN ZOTERO_ITEM CSL_CITATION {"citationID":"V3zcwJWu","properties":{"formattedCitation":"(Iber 2007)","plainCitation":"(Iber 2007)"},"citationItems":[{"id":762,"uris":["http://zotero.org/users/2461669/items/SJJQ6ZC3"],"uri":["http://zotero.org/users/2461669/items/SJJQ6ZC3"],"itemData":{"id":762,"type":"book","title":"The AASM manual for the scoring of sleep and associated events: rules, terminology and technical specifications","publisher":"American Academy of Sleep Medicine","author":[{"family":"Iber","given":"Conrad"}],"issued":{"date-parts":[["2007"]]}}}],"schema":"https://github.com/citation-style-language/schema/raw/master/csl-citation.json"} </w:instrText>
      </w:r>
      <w:r w:rsidR="00D629F2">
        <w:fldChar w:fldCharType="separate"/>
      </w:r>
      <w:r w:rsidR="00FC4B35" w:rsidRPr="00FC4B35">
        <w:t>(Iber 2007)</w:t>
      </w:r>
      <w:r w:rsidR="00D629F2">
        <w:fldChar w:fldCharType="end"/>
      </w:r>
      <w:r w:rsidR="00D629F2">
        <w:t xml:space="preserve"> </w:t>
      </w:r>
      <w:r w:rsidRPr="009820E1">
        <w:t>and sleep stage 3 and 4 have been merged into stage N3. In humans, a normal night of sleep consists of a repetition of four or five cycles in which sleep stages tend to follow each other in a particular order. Sleep staging is generally done visually by inspecting consecutive polysomnographic segments of 30 seconds. It results in a hypnogram which represents the succession of sleep stages across time.</w:t>
      </w:r>
      <w:r w:rsidR="001104EE">
        <w:t xml:space="preserve"> </w:t>
      </w:r>
      <w:r w:rsidR="00F604CC">
        <w:t>Below are summarized</w:t>
      </w:r>
      <w:r w:rsidR="004D554D">
        <w:t xml:space="preserve"> EEG-EOG-EMG characteristics for wakefulness and the different sleep stages</w:t>
      </w:r>
      <w:r w:rsidR="00F604CC">
        <w:t xml:space="preserve"> (see also</w:t>
      </w:r>
      <w:r w:rsidR="00796F71">
        <w:rPr>
          <w:b/>
        </w:rPr>
        <w:t xml:space="preserve"> </w:t>
      </w:r>
      <w:r w:rsidR="00796F71">
        <w:rPr>
          <w:b/>
        </w:rPr>
        <w:fldChar w:fldCharType="begin"/>
      </w:r>
      <w:r w:rsidR="00796F71">
        <w:rPr>
          <w:b/>
        </w:rPr>
        <w:instrText xml:space="preserve"> REF _Ref490218273 \h </w:instrText>
      </w:r>
      <w:r w:rsidR="00796F71">
        <w:rPr>
          <w:b/>
        </w:rPr>
      </w:r>
      <w:r w:rsidR="00796F71">
        <w:rPr>
          <w:b/>
        </w:rPr>
        <w:fldChar w:fldCharType="separate"/>
      </w:r>
      <w:r w:rsidR="00796F71">
        <w:t xml:space="preserve">Figure </w:t>
      </w:r>
      <w:r w:rsidR="00796F71">
        <w:rPr>
          <w:noProof/>
        </w:rPr>
        <w:t>2</w:t>
      </w:r>
      <w:r w:rsidR="00796F71">
        <w:rPr>
          <w:b/>
        </w:rPr>
        <w:fldChar w:fldCharType="end"/>
      </w:r>
      <w:r w:rsidR="00F604CC">
        <w:t>)</w:t>
      </w:r>
      <w:r w:rsidR="004D554D">
        <w:t xml:space="preserve">. </w:t>
      </w:r>
    </w:p>
    <w:p w14:paraId="21491B82" w14:textId="32E2CC44" w:rsidR="00E413E1" w:rsidRPr="005A5182" w:rsidRDefault="00E413E1" w:rsidP="00E413E1">
      <w:pPr>
        <w:pStyle w:val="Titre3"/>
      </w:pPr>
      <w:r w:rsidRPr="00E413E1">
        <w:t>Wakefulness</w:t>
      </w:r>
    </w:p>
    <w:p w14:paraId="3F15657A" w14:textId="042994DA" w:rsidR="00E413E1" w:rsidRPr="005A5182" w:rsidRDefault="005A5182" w:rsidP="00503AB1">
      <w:r w:rsidRPr="005A5182">
        <w:t xml:space="preserve">Before diving into </w:t>
      </w:r>
      <w:r w:rsidR="005F4616">
        <w:t>sleep</w:t>
      </w:r>
      <w:r w:rsidRPr="005A5182">
        <w:t xml:space="preserve">, </w:t>
      </w:r>
      <w:r>
        <w:t xml:space="preserve">we first need to define the state of wakefulness. </w:t>
      </w:r>
      <w:r w:rsidR="00503AB1">
        <w:t xml:space="preserve">Eyes-closed quiet wakefulness </w:t>
      </w:r>
      <w:r w:rsidR="005F4616">
        <w:t>is accompanied by an EEG rhythm predominantly in the alpha range (8-12 Hz)</w:t>
      </w:r>
      <w:r w:rsidR="00503AB1">
        <w:t>. Opening the eyes or engaging in a significant mental task (for example</w:t>
      </w:r>
      <w:r w:rsidR="006F000A">
        <w:t xml:space="preserve"> mental calculation) reduces</w:t>
      </w:r>
      <w:r w:rsidR="00503AB1">
        <w:t xml:space="preserve"> or blocks the alpha activity.</w:t>
      </w:r>
      <w:r w:rsidR="006F000A">
        <w:t xml:space="preserve"> </w:t>
      </w:r>
      <w:r w:rsidR="00503AB1">
        <w:t xml:space="preserve">Fairly high muscle activity can be present and </w:t>
      </w:r>
      <w:r w:rsidR="00D133CB">
        <w:t xml:space="preserve">slow or rapid </w:t>
      </w:r>
      <w:r w:rsidR="00503AB1">
        <w:t>eye movements may occur</w:t>
      </w:r>
      <w:r w:rsidR="00D133CB">
        <w:t xml:space="preserve">. </w:t>
      </w:r>
    </w:p>
    <w:p w14:paraId="475A8A26" w14:textId="5626BB24" w:rsidR="006B6AA6" w:rsidRPr="00D133CB" w:rsidRDefault="006B6AA6" w:rsidP="00481C22">
      <w:pPr>
        <w:pStyle w:val="Titre3"/>
      </w:pPr>
      <w:r w:rsidRPr="00D133CB">
        <w:t>N1 sleep</w:t>
      </w:r>
    </w:p>
    <w:p w14:paraId="50B6C501" w14:textId="045EF1CB" w:rsidR="006B6AA6" w:rsidRDefault="006B6AA6" w:rsidP="006B6AA6">
      <w:r w:rsidRPr="006B6AA6">
        <w:t xml:space="preserve">Stage N1 corresponds to the transitional period </w:t>
      </w:r>
      <w:r>
        <w:t xml:space="preserve">between wakefulness and sleep. </w:t>
      </w:r>
      <w:r w:rsidR="00F512AB">
        <w:t>The brain rhythm progressively decreases from alpha to theta (5 – 7 Hz), and the EOG is characterized</w:t>
      </w:r>
      <w:r w:rsidR="000F3F24">
        <w:t xml:space="preserve"> by slow, rolling eye movements. </w:t>
      </w:r>
      <w:r w:rsidR="00C6568B">
        <w:t xml:space="preserve">N1 sleep represents approximatively </w:t>
      </w:r>
      <w:r w:rsidR="00D27607">
        <w:t>5</w:t>
      </w:r>
      <w:r w:rsidR="00C6568B">
        <w:t>% of a normal night of sleep.</w:t>
      </w:r>
    </w:p>
    <w:p w14:paraId="7AEF8D99" w14:textId="5EF111A5" w:rsidR="006E784D" w:rsidRPr="006E784D" w:rsidRDefault="006E784D" w:rsidP="006E784D">
      <w:pPr>
        <w:pStyle w:val="Titre3"/>
      </w:pPr>
      <w:r w:rsidRPr="006E784D">
        <w:t>N2 sleep</w:t>
      </w:r>
    </w:p>
    <w:p w14:paraId="5E68D537" w14:textId="7C926FC9" w:rsidR="00793F70" w:rsidRDefault="006E784D" w:rsidP="00793F70">
      <w:r>
        <w:t xml:space="preserve">Each night, we spend more than </w:t>
      </w:r>
      <w:r w:rsidR="00CF21F6">
        <w:t>half the night’s sleep</w:t>
      </w:r>
      <w:r w:rsidR="00B83641">
        <w:t xml:space="preserve"> </w:t>
      </w:r>
      <w:r>
        <w:t xml:space="preserve">in </w:t>
      </w:r>
      <w:r w:rsidRPr="006E784D">
        <w:t>N2 sleep</w:t>
      </w:r>
      <w:r w:rsidR="00843FAC">
        <w:t xml:space="preserve">. </w:t>
      </w:r>
      <w:r w:rsidR="001104EE">
        <w:t xml:space="preserve">The EEG activity during this </w:t>
      </w:r>
      <w:r w:rsidR="00B83641">
        <w:t xml:space="preserve">stage </w:t>
      </w:r>
      <w:r w:rsidR="001104EE">
        <w:t xml:space="preserve">is </w:t>
      </w:r>
      <w:r w:rsidR="00B83641">
        <w:t>characterized by a predominance of theta waves</w:t>
      </w:r>
      <w:r w:rsidR="001104EE">
        <w:t xml:space="preserve">, recurrently interrupted by </w:t>
      </w:r>
      <w:r w:rsidR="001C3B93">
        <w:t xml:space="preserve">two grapho-elements, the </w:t>
      </w:r>
      <w:r w:rsidR="001104EE">
        <w:t>spindles and K-complexes</w:t>
      </w:r>
      <w:r w:rsidR="00E42EEA">
        <w:t xml:space="preserve">, </w:t>
      </w:r>
      <w:r w:rsidR="001C3B93">
        <w:t>which are the landmarks of this sleep stage</w:t>
      </w:r>
      <w:r w:rsidR="00FE6E02">
        <w:t>.</w:t>
      </w:r>
      <w:r w:rsidR="00450541">
        <w:t xml:space="preserve"> </w:t>
      </w:r>
      <w:r w:rsidR="004946AD">
        <w:t>K-complexes</w:t>
      </w:r>
      <w:r w:rsidR="004946AD" w:rsidRPr="004946AD">
        <w:t xml:space="preserve"> </w:t>
      </w:r>
      <w:r w:rsidR="004946AD">
        <w:t xml:space="preserve">are defined as sharp negative waves followed by a positive component, prominent over frontal scalp electrodes and lasting more than 0.5 seconds. </w:t>
      </w:r>
      <w:r w:rsidR="00F62805">
        <w:t>S</w:t>
      </w:r>
      <w:r w:rsidR="000466A9">
        <w:t>pindles refer to burst of 12 to 14 Hz waves predominant over central scalp electrodes and lasting between 0.5 and 2 seconds.</w:t>
      </w:r>
      <w:r w:rsidRPr="006E784D">
        <w:t xml:space="preserve"> </w:t>
      </w:r>
      <w:r w:rsidR="00961C0D">
        <w:t>Beyond that, N2 sleep is characterized by an absence of eye movements</w:t>
      </w:r>
      <w:r w:rsidR="00B07E75">
        <w:t xml:space="preserve"> as well as</w:t>
      </w:r>
      <w:r w:rsidR="00961C0D">
        <w:t xml:space="preserve"> </w:t>
      </w:r>
      <w:r w:rsidR="00B07E75">
        <w:t>decreased</w:t>
      </w:r>
      <w:r w:rsidR="00961C0D">
        <w:t xml:space="preserve"> muscle tone and brain metabolism</w:t>
      </w:r>
      <w:r w:rsidR="00B07E75">
        <w:t>.</w:t>
      </w:r>
    </w:p>
    <w:p w14:paraId="0E0397F3" w14:textId="5310328A" w:rsidR="006E1439" w:rsidRPr="006E1439" w:rsidRDefault="006E1439" w:rsidP="006E1439">
      <w:pPr>
        <w:pStyle w:val="Titre3"/>
      </w:pPr>
      <w:r w:rsidRPr="006E1439">
        <w:t>N3 sleep</w:t>
      </w:r>
    </w:p>
    <w:p w14:paraId="59D81E53" w14:textId="014FD636" w:rsidR="006E1439" w:rsidRDefault="006E1439" w:rsidP="006E1439">
      <w:r w:rsidRPr="006E1439">
        <w:t xml:space="preserve">N3 sleep, also referred to as deep sleep or </w:t>
      </w:r>
      <w:r>
        <w:t xml:space="preserve">slow-wave sleep, is the deepest sleep stage. </w:t>
      </w:r>
      <w:r w:rsidR="003D6C0C">
        <w:t xml:space="preserve">It is characterized by </w:t>
      </w:r>
      <w:r w:rsidR="001D66B5">
        <w:t>a predominance (&gt; 2</w:t>
      </w:r>
      <w:r w:rsidR="00754879">
        <w:t>0 % of the epoch) of high amplitude</w:t>
      </w:r>
      <w:r w:rsidR="0087022A">
        <w:t xml:space="preserve"> (&gt; 75 µV)</w:t>
      </w:r>
      <w:r w:rsidR="00754879">
        <w:t xml:space="preserve"> delta waves (0.5 – 4 </w:t>
      </w:r>
      <w:r w:rsidR="00FB5B8D">
        <w:t>H</w:t>
      </w:r>
      <w:r w:rsidR="00754879">
        <w:t>z)</w:t>
      </w:r>
      <w:r w:rsidR="004A7DCC">
        <w:t xml:space="preserve">. </w:t>
      </w:r>
      <w:r w:rsidR="0035661D">
        <w:t>Eye motility, muscle tone and brain metabolism are even more decreased than in N2 sleep.</w:t>
      </w:r>
      <w:r w:rsidR="003B460C" w:rsidRPr="003B460C">
        <w:t xml:space="preserve"> </w:t>
      </w:r>
      <w:r w:rsidR="00A56DE3">
        <w:t>N3</w:t>
      </w:r>
      <w:r w:rsidR="003B460C">
        <w:t xml:space="preserve"> sleep </w:t>
      </w:r>
      <w:r w:rsidR="003C23CA">
        <w:t>represents</w:t>
      </w:r>
      <w:r w:rsidR="003B460C">
        <w:t xml:space="preserve"> approximatively </w:t>
      </w:r>
      <w:r w:rsidR="00083AC1">
        <w:t>2</w:t>
      </w:r>
      <w:r w:rsidR="003B460C">
        <w:t>0% of a normal night of sleep.</w:t>
      </w:r>
      <w:r w:rsidR="0035661D">
        <w:t xml:space="preserve"> </w:t>
      </w:r>
    </w:p>
    <w:p w14:paraId="14784FC0" w14:textId="07F7FCE8" w:rsidR="00870867" w:rsidRDefault="00870867" w:rsidP="00870867">
      <w:pPr>
        <w:pStyle w:val="Titre3"/>
      </w:pPr>
      <w:r>
        <w:t>REM sleep (or paradoxical sleep)</w:t>
      </w:r>
    </w:p>
    <w:p w14:paraId="4079384E" w14:textId="1EDEFD12" w:rsidR="004B3F22" w:rsidRDefault="004B3F22" w:rsidP="002B4C92">
      <w:r>
        <w:t>As its name suggests, rapid eye movements (REM) sleep is characterized by rapid eye movements easily observable on the EOG channels. They consist of conjugate, irregular and sharply peaked eye movements, similar to some extent to those</w:t>
      </w:r>
      <w:r w:rsidR="00063662">
        <w:t xml:space="preserve"> </w:t>
      </w:r>
      <w:r>
        <w:t>exhibited during wakefulness</w:t>
      </w:r>
      <w:r w:rsidR="00061954">
        <w:t xml:space="preserve">. </w:t>
      </w:r>
      <w:r w:rsidR="00DA30E9">
        <w:t xml:space="preserve">Another fundamental aspect of REM sleep is its muscle atonia, as revealed by a low EMG activity. However, some transient muscle activity or muscle </w:t>
      </w:r>
      <w:r w:rsidR="00A5054E">
        <w:t>twitching</w:t>
      </w:r>
      <w:r w:rsidR="00DA30E9">
        <w:t xml:space="preserve"> (MTs)</w:t>
      </w:r>
      <w:r w:rsidR="00B7417E">
        <w:t xml:space="preserve"> </w:t>
      </w:r>
      <w:r w:rsidR="00DA30E9">
        <w:t>can also be observed. These short irregular bursts of EMG activity are superimposed</w:t>
      </w:r>
      <w:r w:rsidR="005F1893">
        <w:t xml:space="preserve"> </w:t>
      </w:r>
      <w:r w:rsidR="00DA30E9">
        <w:t>on the background of low EMG activity.</w:t>
      </w:r>
      <w:r w:rsidR="00A5054E">
        <w:t xml:space="preserve"> </w:t>
      </w:r>
      <w:r w:rsidR="00231225">
        <w:t>Brain metabolism is similar to that of wakefulness, and the</w:t>
      </w:r>
      <w:r w:rsidR="00A5054E">
        <w:t xml:space="preserve"> EEG is </w:t>
      </w:r>
      <w:r w:rsidR="00BC7BE9">
        <w:t>marked by mixed low-amplitude waves</w:t>
      </w:r>
      <w:r w:rsidR="009C601A">
        <w:t xml:space="preserve"> predominantly in the theta</w:t>
      </w:r>
      <w:r w:rsidR="00496329">
        <w:t xml:space="preserve"> band</w:t>
      </w:r>
      <w:r w:rsidR="002B4C92">
        <w:t xml:space="preserve"> (saw-tooth waves)</w:t>
      </w:r>
      <w:r w:rsidR="00496329">
        <w:t>, as well as a complete absence</w:t>
      </w:r>
      <w:r w:rsidR="00BC7BE9">
        <w:t xml:space="preserve"> of delta</w:t>
      </w:r>
      <w:r w:rsidR="00496329">
        <w:t xml:space="preserve"> </w:t>
      </w:r>
      <w:r w:rsidR="00ED32A4">
        <w:t>rhythms</w:t>
      </w:r>
      <w:r w:rsidR="00BC7BE9">
        <w:t>.</w:t>
      </w:r>
      <w:r w:rsidR="00623174">
        <w:t xml:space="preserve"> </w:t>
      </w:r>
      <w:r w:rsidR="00E85150">
        <w:t>O</w:t>
      </w:r>
      <w:r w:rsidR="002B4C92">
        <w:t>ther physiologic activities accompany REM sleep including middle ear muscle activity,</w:t>
      </w:r>
      <w:r w:rsidR="00F123DC">
        <w:t xml:space="preserve"> </w:t>
      </w:r>
      <w:r w:rsidR="002B4C92">
        <w:t>periorbital integrated potentials, and sleep-related erections.</w:t>
      </w:r>
      <w:r w:rsidR="00567339">
        <w:t xml:space="preserve"> </w:t>
      </w:r>
      <w:r w:rsidR="00623174">
        <w:t>REM sleep constitutes approximatively 20% of a normal night of sleep.</w:t>
      </w:r>
    </w:p>
    <w:p w14:paraId="0B5AF41C" w14:textId="77777777" w:rsidR="00136A0A" w:rsidRDefault="00136A0A" w:rsidP="00136A0A">
      <w:pPr>
        <w:keepNext/>
      </w:pPr>
      <w:r>
        <w:rPr>
          <w:noProof/>
        </w:rPr>
        <w:drawing>
          <wp:inline distT="0" distB="0" distL="0" distR="0" wp14:anchorId="0B3C03D1" wp14:editId="6B0CF2AF">
            <wp:extent cx="5760732" cy="3578359"/>
            <wp:effectExtent l="0" t="0" r="0" b="317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Intro_Sleep_Stages_PSD_final_1505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32" cy="3578359"/>
                    </a:xfrm>
                    <a:prstGeom prst="rect">
                      <a:avLst/>
                    </a:prstGeom>
                  </pic:spPr>
                </pic:pic>
              </a:graphicData>
            </a:graphic>
          </wp:inline>
        </w:drawing>
      </w:r>
    </w:p>
    <w:p w14:paraId="4849A2DE" w14:textId="150F4392" w:rsidR="00136A0A" w:rsidRPr="00BE6EF3" w:rsidRDefault="00136A0A" w:rsidP="00CA54AC">
      <w:pPr>
        <w:pStyle w:val="Lgende"/>
      </w:pPr>
      <w:bookmarkStart w:id="16" w:name="_Ref490218273"/>
      <w:r>
        <w:t xml:space="preserve">Figure </w:t>
      </w:r>
      <w:fldSimple w:instr=" SEQ Figure \* ARABIC ">
        <w:r w:rsidR="00671241">
          <w:rPr>
            <w:noProof/>
          </w:rPr>
          <w:t>2</w:t>
        </w:r>
      </w:fldSimple>
      <w:bookmarkEnd w:id="16"/>
      <w:r>
        <w:t xml:space="preserve">: </w:t>
      </w:r>
      <w:r w:rsidRPr="00CA54AC">
        <w:t>Polysomnographic</w:t>
      </w:r>
      <w:r>
        <w:t xml:space="preserve"> </w:t>
      </w:r>
      <w:r w:rsidR="00685C25">
        <w:t>recordings</w:t>
      </w:r>
      <w:r>
        <w:t xml:space="preserve"> across sleep and wakefulness.</w:t>
      </w:r>
      <w:r w:rsidR="00685C25">
        <w:t xml:space="preserve"> </w:t>
      </w:r>
      <w:r w:rsidR="006467BD" w:rsidRPr="00CA54AC">
        <w:rPr>
          <w:b w:val="0"/>
        </w:rPr>
        <w:t xml:space="preserve">Top: Scalp EEG, EOG and EMG performed in one healthy young adult during wakefulness, N1, N2, N3 and REM sleep. </w:t>
      </w:r>
      <w:r w:rsidR="00A7318C" w:rsidRPr="00CA54AC">
        <w:rPr>
          <w:b w:val="0"/>
        </w:rPr>
        <w:t xml:space="preserve">The main features of each vigilance state are described. </w:t>
      </w:r>
      <w:r w:rsidR="00BE6EF3" w:rsidRPr="00CA54AC">
        <w:rPr>
          <w:b w:val="0"/>
        </w:rPr>
        <w:t>Bottom: Spectral properties of each stage</w:t>
      </w:r>
      <w:r w:rsidRPr="00CA54AC">
        <w:rPr>
          <w:b w:val="0"/>
        </w:rPr>
        <w:t xml:space="preserve"> </w:t>
      </w:r>
      <w:r w:rsidR="00BE6EF3" w:rsidRPr="00CA54AC">
        <w:rPr>
          <w:b w:val="0"/>
        </w:rPr>
        <w:t>obtained by co</w:t>
      </w:r>
      <w:r w:rsidR="00C42C0C" w:rsidRPr="00CA54AC">
        <w:rPr>
          <w:b w:val="0"/>
        </w:rPr>
        <w:t>mputing the spectrogram of the Cz EEG signal atop</w:t>
      </w:r>
      <w:r w:rsidR="00DA0A89" w:rsidRPr="00CA54AC">
        <w:rPr>
          <w:b w:val="0"/>
        </w:rPr>
        <w:t>.</w:t>
      </w:r>
      <w:r w:rsidR="00BE6EF3">
        <w:t xml:space="preserve"> </w:t>
      </w:r>
    </w:p>
    <w:p w14:paraId="1EF085ED" w14:textId="31711EA1" w:rsidR="00B63577" w:rsidRDefault="00420F8B" w:rsidP="00D249CA">
      <w:pPr>
        <w:pStyle w:val="Titre2"/>
      </w:pPr>
      <w:bookmarkStart w:id="17" w:name="_Toc490466261"/>
      <w:r>
        <w:t>S</w:t>
      </w:r>
      <w:r w:rsidR="00B63577">
        <w:t>leep architecture</w:t>
      </w:r>
      <w:bookmarkEnd w:id="17"/>
    </w:p>
    <w:p w14:paraId="5D741411" w14:textId="7E65A541" w:rsidR="008F35D8" w:rsidRDefault="001F667A" w:rsidP="008F35D8">
      <w:r>
        <w:t xml:space="preserve">Modern research has revealed that sleep is not </w:t>
      </w:r>
      <w:r w:rsidR="00486DFF">
        <w:t xml:space="preserve">a </w:t>
      </w:r>
      <w:r>
        <w:t>unitary</w:t>
      </w:r>
      <w:r w:rsidR="00486DFF">
        <w:t>, single block</w:t>
      </w:r>
      <w:r w:rsidR="005F4A51">
        <w:t>,</w:t>
      </w:r>
      <w:r>
        <w:t xml:space="preserve"> but rather a cyclical succession of different brain states, which </w:t>
      </w:r>
      <w:r w:rsidR="007276EC">
        <w:t>are all</w:t>
      </w:r>
      <w:r>
        <w:t xml:space="preserve"> associated with </w:t>
      </w:r>
      <w:r w:rsidR="003A6B88">
        <w:t>specific</w:t>
      </w:r>
      <w:r>
        <w:t xml:space="preserve"> functional roles.</w:t>
      </w:r>
      <w:r w:rsidR="0027212F">
        <w:t xml:space="preserve"> A normal night of sleep consists of a repetition of four or five </w:t>
      </w:r>
      <w:r w:rsidR="00E641B2">
        <w:t xml:space="preserve">90 to 110 minutes long </w:t>
      </w:r>
      <w:r w:rsidR="0027212F">
        <w:t>cycles in which sleep stages tend to follow e</w:t>
      </w:r>
      <w:r w:rsidR="00F64B1B">
        <w:t>ach other in a particular order</w:t>
      </w:r>
      <w:r w:rsidR="00936F07">
        <w:t>.</w:t>
      </w:r>
      <w:r w:rsidR="00F64B1B">
        <w:t xml:space="preserve"> The cycle properties </w:t>
      </w:r>
      <w:r w:rsidR="00E60033">
        <w:t>evolve</w:t>
      </w:r>
      <w:r w:rsidR="00F64B1B">
        <w:t xml:space="preserve"> with each cycle reoccurrence. </w:t>
      </w:r>
      <w:r w:rsidR="00936F07">
        <w:t xml:space="preserve"> </w:t>
      </w:r>
      <w:r w:rsidR="00054733">
        <w:t>I</w:t>
      </w:r>
      <w:r w:rsidR="00EE0E86">
        <w:t xml:space="preserve">n his overview of the human sleep, </w:t>
      </w:r>
      <w:r w:rsidR="00EE0E86" w:rsidRPr="00EE0E86">
        <w:t>Hirshkowitz</w:t>
      </w:r>
      <w:r w:rsidR="00DF63FA">
        <w:t xml:space="preserve"> described </w:t>
      </w:r>
      <w:r w:rsidR="00DF63FA" w:rsidRPr="00DF63FA">
        <w:t>five generalizations about normal sleep architecture</w:t>
      </w:r>
      <w:r w:rsidR="007164A7">
        <w:t xml:space="preserve"> </w:t>
      </w:r>
      <w:r w:rsidR="007164A7">
        <w:fldChar w:fldCharType="begin"/>
      </w:r>
      <w:r w:rsidR="00FC4B35">
        <w:instrText xml:space="preserve"> ADDIN ZOTERO_ITEM CSL_CITATION {"citationID":"z0XBEdJV","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164A7">
        <w:fldChar w:fldCharType="separate"/>
      </w:r>
      <w:r w:rsidR="00FC4B35" w:rsidRPr="00FC4B35">
        <w:t>(Hirshkowitz 2004)</w:t>
      </w:r>
      <w:r w:rsidR="007164A7">
        <w:fldChar w:fldCharType="end"/>
      </w:r>
      <w:r w:rsidR="00DF63FA" w:rsidRPr="00DF63FA">
        <w:t>:</w:t>
      </w:r>
    </w:p>
    <w:p w14:paraId="66B1852D" w14:textId="5F25D1C3" w:rsidR="00DF63FA" w:rsidRDefault="003647A9" w:rsidP="003647A9">
      <w:pPr>
        <w:pStyle w:val="Paragraphedeliste"/>
        <w:numPr>
          <w:ilvl w:val="0"/>
          <w:numId w:val="9"/>
        </w:numPr>
      </w:pPr>
      <w:r w:rsidRPr="003647A9">
        <w:t>Sleep is entered through non-REM sleep</w:t>
      </w:r>
    </w:p>
    <w:p w14:paraId="2931E797" w14:textId="77777777" w:rsidR="003647A9" w:rsidRDefault="003647A9" w:rsidP="003647A9">
      <w:pPr>
        <w:pStyle w:val="Paragraphedeliste"/>
        <w:numPr>
          <w:ilvl w:val="0"/>
          <w:numId w:val="9"/>
        </w:numPr>
      </w:pPr>
      <w:r>
        <w:t>Non-REM and REM sleep alternate approximately every 90 to 120</w:t>
      </w:r>
    </w:p>
    <w:p w14:paraId="56D13A38" w14:textId="73A228ED" w:rsidR="003647A9" w:rsidRDefault="003647A9" w:rsidP="003647A9">
      <w:pPr>
        <w:pStyle w:val="Paragraphedeliste"/>
        <w:numPr>
          <w:ilvl w:val="0"/>
          <w:numId w:val="9"/>
        </w:numPr>
      </w:pPr>
      <w:r>
        <w:t>Minutes</w:t>
      </w:r>
    </w:p>
    <w:p w14:paraId="3F6EAD63" w14:textId="74941C3E" w:rsidR="003647A9" w:rsidRDefault="003647A9" w:rsidP="003647A9">
      <w:pPr>
        <w:pStyle w:val="Paragraphedeliste"/>
        <w:numPr>
          <w:ilvl w:val="0"/>
          <w:numId w:val="9"/>
        </w:numPr>
      </w:pPr>
      <w:r>
        <w:t xml:space="preserve">N3 </w:t>
      </w:r>
      <w:r w:rsidRPr="003647A9">
        <w:t>sleep predominates in the first third of the night</w:t>
      </w:r>
    </w:p>
    <w:p w14:paraId="710C74B3" w14:textId="7F779F2F" w:rsidR="003647A9" w:rsidRDefault="003647A9" w:rsidP="003647A9">
      <w:pPr>
        <w:pStyle w:val="Paragraphedeliste"/>
        <w:numPr>
          <w:ilvl w:val="0"/>
          <w:numId w:val="9"/>
        </w:numPr>
      </w:pPr>
      <w:r w:rsidRPr="003647A9">
        <w:t>REM sleep predominates in the last half of the night</w:t>
      </w:r>
    </w:p>
    <w:p w14:paraId="47399C48" w14:textId="696807EB" w:rsidR="003647A9" w:rsidRDefault="003647A9" w:rsidP="00594E23">
      <w:pPr>
        <w:pStyle w:val="Paragraphedeliste"/>
        <w:numPr>
          <w:ilvl w:val="0"/>
          <w:numId w:val="9"/>
        </w:numPr>
      </w:pPr>
      <w:r>
        <w:t>REM sleep occurs in four to six discrete episodes each night with episodes generally lengthening as sleep period progresses</w:t>
      </w:r>
    </w:p>
    <w:p w14:paraId="51CE0110" w14:textId="77777777" w:rsidR="004953BB" w:rsidRDefault="004953BB" w:rsidP="00D249CA">
      <w:pPr>
        <w:pStyle w:val="Titre1"/>
      </w:pPr>
      <w:bookmarkStart w:id="18" w:name="_Toc490466262"/>
      <w:r>
        <w:t>Link between dreaming and sleep stages</w:t>
      </w:r>
      <w:bookmarkEnd w:id="18"/>
    </w:p>
    <w:p w14:paraId="670BADE2" w14:textId="77777777" w:rsidR="004953BB" w:rsidRDefault="004953BB" w:rsidP="00D249CA">
      <w:pPr>
        <w:pStyle w:val="Titre2"/>
      </w:pPr>
      <w:bookmarkStart w:id="19" w:name="_Toc490466263"/>
      <w:r>
        <w:t>The REM sleep hypothesis of dreaming</w:t>
      </w:r>
      <w:bookmarkEnd w:id="19"/>
    </w:p>
    <w:p w14:paraId="76C18A0A" w14:textId="40EB1CED" w:rsidR="003B6951" w:rsidRPr="00A9408A" w:rsidRDefault="00860E8A" w:rsidP="003B6951">
      <w:r>
        <w:t>I</w:t>
      </w:r>
      <w:r w:rsidR="007A18B3">
        <w:t>n the early fift</w:t>
      </w:r>
      <w:r w:rsidR="0031708E">
        <w:t>ies</w:t>
      </w:r>
      <w:r>
        <w:t>,</w:t>
      </w:r>
      <w:r w:rsidR="009D0848">
        <w:t xml:space="preserve"> Nathaniel Kleitman and his doctoral student Eugene Aserinsky</w:t>
      </w:r>
      <w:r w:rsidR="00262441">
        <w:t xml:space="preserve">, </w:t>
      </w:r>
      <w:r w:rsidR="00305D85">
        <w:t xml:space="preserve">discovered </w:t>
      </w:r>
      <w:r w:rsidR="00A05AE5">
        <w:t xml:space="preserve">in humans </w:t>
      </w:r>
      <w:r w:rsidR="00305D85">
        <w:t xml:space="preserve">the existence of periods of sleep with </w:t>
      </w:r>
      <w:r w:rsidR="00E3040D">
        <w:t xml:space="preserve">an EEG similar to wakefulness (low </w:t>
      </w:r>
      <w:r w:rsidR="00FD5522">
        <w:t>voltage</w:t>
      </w:r>
      <w:r w:rsidR="00E3040D">
        <w:t xml:space="preserve"> and fast frequencies)</w:t>
      </w:r>
      <w:r w:rsidR="00FD5522">
        <w:t xml:space="preserve">, rapid eye movements and </w:t>
      </w:r>
      <w:r w:rsidR="00D0529E">
        <w:t>neurovegetative responses</w:t>
      </w:r>
      <w:r w:rsidR="00F83582">
        <w:t xml:space="preserve"> </w:t>
      </w:r>
      <w:r w:rsidR="00F83582">
        <w:fldChar w:fldCharType="begin"/>
      </w:r>
      <w:r w:rsidR="00FC4B35">
        <w:instrText xml:space="preserve"> ADDIN ZOTERO_ITEM CSL_CITATION {"citationID":"lJ1Sr17H","properties":{"formattedCitation":"(Aserinsky and Kleitman 1953)","plainCitation":"(Aserinsky and Kleitman 1953)"},"citationItems":[{"id":1228,"uris":["http://zotero.org/users/2461669/items/XJW6RBR4"],"uri":["http://zotero.org/users/2461669/items/XJW6RBR4"],"itemData":{"id":1228,"type":"article-journal","title":"Regularly occurring periods of eye motility, and concomitant phenomena, during sleep","container-title":"Science","page":"273-274","volume":"118","issue":"3062","author":[{"family":"Aserinsky","given":"Eugene"},{"family":"Kleitman","given":"Nathaniel"}],"issued":{"date-parts":[["1953"]]}}}],"schema":"https://github.com/citation-style-language/schema/raw/master/csl-citation.json"} </w:instrText>
      </w:r>
      <w:r w:rsidR="00F83582">
        <w:fldChar w:fldCharType="separate"/>
      </w:r>
      <w:r w:rsidR="00FC4B35" w:rsidRPr="00FC4B35">
        <w:t>(Aserinsky and Kleitman 1953)</w:t>
      </w:r>
      <w:r w:rsidR="00F83582">
        <w:fldChar w:fldCharType="end"/>
      </w:r>
      <w:r w:rsidR="00305D85">
        <w:t xml:space="preserve">. </w:t>
      </w:r>
      <w:r w:rsidR="00D06186">
        <w:t xml:space="preserve">This discovery </w:t>
      </w:r>
      <w:r w:rsidR="007A18B3">
        <w:t>had a strong</w:t>
      </w:r>
      <w:r w:rsidR="0040049B">
        <w:t xml:space="preserve"> and persistent</w:t>
      </w:r>
      <w:r w:rsidR="007A18B3">
        <w:t xml:space="preserve"> impact on dream and sleep research. </w:t>
      </w:r>
      <w:r w:rsidR="00DA0387">
        <w:t>T</w:t>
      </w:r>
      <w:r w:rsidR="0031708E">
        <w:t xml:space="preserve">he authors have </w:t>
      </w:r>
      <w:r w:rsidR="00274235">
        <w:t xml:space="preserve">indeed </w:t>
      </w:r>
      <w:r w:rsidR="0031708E">
        <w:t xml:space="preserve">proposed that the </w:t>
      </w:r>
      <w:r w:rsidR="00F83582">
        <w:t xml:space="preserve">rapid </w:t>
      </w:r>
      <w:r w:rsidR="0031708E">
        <w:t xml:space="preserve">eye movements </w:t>
      </w:r>
      <w:r w:rsidR="00272D3B">
        <w:t>correspond</w:t>
      </w:r>
      <w:r w:rsidR="005F0456">
        <w:t>ed</w:t>
      </w:r>
      <w:r w:rsidR="00272D3B">
        <w:t xml:space="preserve"> to the scanning of dream images</w:t>
      </w:r>
      <w:r w:rsidR="0031708E">
        <w:t xml:space="preserve">. </w:t>
      </w:r>
      <w:r w:rsidR="00FD4394">
        <w:t>They reached this conclusion by comparing the proportion of dream reports obtained upon awakening in periods of eye motility</w:t>
      </w:r>
      <w:r w:rsidR="00E257F6">
        <w:t xml:space="preserve"> and outside these periods, respectively 75% and 11% in their 1953’</w:t>
      </w:r>
      <w:r w:rsidR="00770A0C">
        <w:t xml:space="preserve">s study, and 80% and 7% in their 1957’s study </w:t>
      </w:r>
      <w:r w:rsidR="00770A0C">
        <w:fldChar w:fldCharType="begin"/>
      </w:r>
      <w:r w:rsidR="00FC4B35">
        <w:instrText xml:space="preserve"> ADDIN ZOTERO_ITEM CSL_CITATION {"citationID":"TlIyvDKE","properties":{"formattedCitation":"(Dement and Kleitman 1957)","plainCitation":"(Dement and Kleitman 1957)"},"citationItems":[{"id":714,"uris":["http://zotero.org/users/2461669/items/AE9F7TPU"],"uri":["http://zotero.org/users/2461669/items/AE9F7TPU"],"itemData":{"id":714,"type":"article-journal","title":"The relation of eye movements during sleep to dream activity: an objective method for the study of dreaming.","container-title":"Journal of experimental psychology","page":"339","volume":"53","issue":"5","author":[{"family":"Dement","given":"William"},{"family":"Kleitman","given":"Nathaniel"}],"issued":{"date-parts":[["1957"]]}}}],"schema":"https://github.com/citation-style-language/schema/raw/master/csl-citation.json"} </w:instrText>
      </w:r>
      <w:r w:rsidR="00770A0C">
        <w:fldChar w:fldCharType="separate"/>
      </w:r>
      <w:r w:rsidR="00FC4B35" w:rsidRPr="00FC4B35">
        <w:t>(Dement and Kleitman 1957)</w:t>
      </w:r>
      <w:r w:rsidR="00770A0C">
        <w:fldChar w:fldCharType="end"/>
      </w:r>
      <w:r w:rsidR="001917F8">
        <w:t xml:space="preserve">. They concluded that their newly-discovered REM sleep stage was the </w:t>
      </w:r>
      <w:r w:rsidR="00F40664">
        <w:t>neurophysiological basis of dreaming.</w:t>
      </w:r>
      <w:r w:rsidR="002471BA">
        <w:t xml:space="preserve"> </w:t>
      </w:r>
      <w:r w:rsidR="00272D3B">
        <w:t>A few years later, the French neuro</w:t>
      </w:r>
      <w:r w:rsidR="002F107E">
        <w:t>physiologist</w:t>
      </w:r>
      <w:r w:rsidR="00977BFE">
        <w:t xml:space="preserve"> Michel Jouvet, who had started working on sleep in cats, found </w:t>
      </w:r>
      <w:r w:rsidR="00787F55">
        <w:t xml:space="preserve">that REM sleep was associated with muscular atonia </w:t>
      </w:r>
      <w:r w:rsidR="00787F55">
        <w:fldChar w:fldCharType="begin"/>
      </w:r>
      <w:r w:rsidR="00FC4B35">
        <w:instrText xml:space="preserve"> ADDIN ZOTERO_ITEM CSL_CITATION {"citationID":"wFpwZmFi","properties":{"formattedCitation":"(Jouvet, Michel, and Courjon 1959)","plainCitation":"(Jouvet, Michel, and Courjon 1959)"},"citationItems":[{"id":1230,"uris":["http://zotero.org/users/2461669/items/GZ3GRP7Z"],"uri":["http://zotero.org/users/2461669/items/GZ3GRP7Z"],"itemData":{"id":1230,"type":"article-journal","title":"Sur un stade d’activité électrique cérébrale rapide au cours du sommeil physiologique","container-title":"CR Soc Biol","page":"1024-1028","volume":"153","author":[{"family":"Jouvet","given":"Michel"},{"family":"Michel","given":"F."},{"family":"Courjon","given":"J."}],"issued":{"date-parts":[["1959"]]}}}],"schema":"https://github.com/citation-style-language/schema/raw/master/csl-citation.json"} </w:instrText>
      </w:r>
      <w:r w:rsidR="00787F55">
        <w:fldChar w:fldCharType="separate"/>
      </w:r>
      <w:r w:rsidR="00FC4B35" w:rsidRPr="00FC4B35">
        <w:t>(Jouvet, Michel, and Courjon 1959)</w:t>
      </w:r>
      <w:r w:rsidR="00787F55">
        <w:fldChar w:fldCharType="end"/>
      </w:r>
      <w:r w:rsidR="00311E8B">
        <w:t xml:space="preserve">, a </w:t>
      </w:r>
      <w:r w:rsidR="00787F55">
        <w:t xml:space="preserve">finding </w:t>
      </w:r>
      <w:r w:rsidR="00311E8B">
        <w:t xml:space="preserve">that </w:t>
      </w:r>
      <w:r w:rsidR="00787F55">
        <w:t>was soon</w:t>
      </w:r>
      <w:r w:rsidR="00F77BF7">
        <w:t xml:space="preserve"> after replicated in humans </w:t>
      </w:r>
      <w:r w:rsidR="00F77BF7">
        <w:fldChar w:fldCharType="begin"/>
      </w:r>
      <w:r w:rsidR="00FC4B35">
        <w:instrText xml:space="preserve"> ADDIN ZOTERO_ITEM CSL_CITATION {"citationID":"QV5TO0Mb","properties":{"formattedCitation":"(Berger 1961)","plainCitation":"(Berger 1961)"},"citationItems":[{"id":1232,"uris":["http://zotero.org/users/2461669/items/3X7367QP"],"uri":["http://zotero.org/users/2461669/items/3X7367QP"],"itemData":{"id":1232,"type":"article-journal","title":"Tonus of extrinsic laryngeal muscles during sleep and dreaming","container-title":"Science","page":"840-840","volume":"134","issue":"3482","author":[{"family":"Berger","given":"Ralph J."}],"issued":{"date-parts":[["1961"]]}}}],"schema":"https://github.com/citation-style-language/schema/raw/master/csl-citation.json"} </w:instrText>
      </w:r>
      <w:r w:rsidR="00F77BF7">
        <w:fldChar w:fldCharType="separate"/>
      </w:r>
      <w:r w:rsidR="00FC4B35" w:rsidRPr="00FC4B35">
        <w:t>(Berger 1961)</w:t>
      </w:r>
      <w:r w:rsidR="00F77BF7">
        <w:fldChar w:fldCharType="end"/>
      </w:r>
      <w:r w:rsidR="00F77BF7">
        <w:t>.</w:t>
      </w:r>
      <w:r w:rsidR="00941851">
        <w:t xml:space="preserve"> </w:t>
      </w:r>
      <w:r w:rsidR="00A0737A">
        <w:t xml:space="preserve">Pursuing his research on REM sleep, or “paradoxical sleep” as he named it, </w:t>
      </w:r>
      <w:r w:rsidR="00A9408A" w:rsidRPr="00A9408A">
        <w:t xml:space="preserve">Jouvet </w:t>
      </w:r>
      <w:r w:rsidR="00E50FDF">
        <w:t xml:space="preserve">had the idea to suppress </w:t>
      </w:r>
      <w:r w:rsidR="00A0737A">
        <w:t xml:space="preserve">the </w:t>
      </w:r>
      <w:r w:rsidR="00E50FDF">
        <w:t xml:space="preserve">muscular atonia by </w:t>
      </w:r>
      <w:r w:rsidR="00A0737A">
        <w:t xml:space="preserve">injuring the </w:t>
      </w:r>
      <w:r w:rsidR="00A25148">
        <w:t>brain stem of cats.</w:t>
      </w:r>
      <w:r w:rsidR="00A0737A">
        <w:t xml:space="preserve"> </w:t>
      </w:r>
      <w:r w:rsidR="00A66335">
        <w:t xml:space="preserve">To his astonishment, </w:t>
      </w:r>
      <w:r w:rsidR="00914697">
        <w:t>he found that the injured cats</w:t>
      </w:r>
      <w:r w:rsidR="008E519C">
        <w:t xml:space="preserve"> were performing, </w:t>
      </w:r>
      <w:r w:rsidR="007E4628">
        <w:t xml:space="preserve">only </w:t>
      </w:r>
      <w:r w:rsidR="008E519C">
        <w:t>during REM sleep, complex motor sequences</w:t>
      </w:r>
      <w:r w:rsidR="00551D5C">
        <w:t>, that he named “oneiric behavior”</w:t>
      </w:r>
      <w:r w:rsidR="00B51844">
        <w:t xml:space="preserve"> </w:t>
      </w:r>
      <w:r w:rsidR="00B51844">
        <w:fldChar w:fldCharType="begin"/>
      </w:r>
      <w:r w:rsidR="00FC4B35">
        <w:instrText xml:space="preserve"> ADDIN ZOTERO_ITEM CSL_CITATION {"citationID":"Fn7A1Mst","properties":{"formattedCitation":"(Sastre and Jouvet 1979)","plainCitation":"(Sastre and Jouvet 1979)"},"citationItems":[{"id":720,"uris":["http://zotero.org/users/2461669/items/HGG2X8F8"],"uri":["http://zotero.org/users/2461669/items/HGG2X8F8"],"itemData":{"id":720,"type":"article-journal","title":"Le comportement onirique du chat","container-title":"Physiology &amp; Behavior","page":"979-989","volume":"22","issue":"5","author":[{"family":"Sastre","given":"Jean-Pierre"},{"family":"Jouvet","given":"Michel"}],"issued":{"date-parts":[["1979"]]}}}],"schema":"https://github.com/citation-style-language/schema/raw/master/csl-citation.json"} </w:instrText>
      </w:r>
      <w:r w:rsidR="00B51844">
        <w:fldChar w:fldCharType="separate"/>
      </w:r>
      <w:r w:rsidR="00FC4B35" w:rsidRPr="00FC4B35">
        <w:t>(Sastre and Jouvet 1979)</w:t>
      </w:r>
      <w:r w:rsidR="00B51844">
        <w:fldChar w:fldCharType="end"/>
      </w:r>
      <w:r w:rsidR="00515D15">
        <w:t xml:space="preserve">. </w:t>
      </w:r>
      <w:r w:rsidR="00D0529E">
        <w:t xml:space="preserve">For him and the scientific community at the time, it was clear that these motors sequences </w:t>
      </w:r>
      <w:r w:rsidR="000F7804">
        <w:t xml:space="preserve">were directly related </w:t>
      </w:r>
      <w:r w:rsidR="00DF2A8E">
        <w:t>to the cat’s dreams</w:t>
      </w:r>
      <w:r w:rsidR="000F7804">
        <w:t xml:space="preserve">, </w:t>
      </w:r>
      <w:r w:rsidR="003B26D6">
        <w:t xml:space="preserve">and this experiment provided </w:t>
      </w:r>
      <w:r w:rsidR="0024259E">
        <w:t>a significant</w:t>
      </w:r>
      <w:r w:rsidR="003B26D6">
        <w:t xml:space="preserve"> </w:t>
      </w:r>
      <w:r w:rsidR="00025933">
        <w:t xml:space="preserve">evidence in </w:t>
      </w:r>
      <w:r w:rsidR="00CC715E">
        <w:t>favor</w:t>
      </w:r>
      <w:r w:rsidR="00025933">
        <w:t xml:space="preserve"> of </w:t>
      </w:r>
      <w:r w:rsidR="00CC715E">
        <w:t>the</w:t>
      </w:r>
      <w:r w:rsidR="00BC3288">
        <w:t xml:space="preserve"> REM sleep hypothesis of dreaming.</w:t>
      </w:r>
    </w:p>
    <w:p w14:paraId="0775F9DA" w14:textId="55A45076" w:rsidR="004953BB" w:rsidRDefault="004953BB" w:rsidP="00D249CA">
      <w:pPr>
        <w:pStyle w:val="Titre2"/>
      </w:pPr>
      <w:bookmarkStart w:id="20" w:name="_Toc490466264"/>
      <w:r>
        <w:t xml:space="preserve">The new hypothesis: </w:t>
      </w:r>
      <w:r w:rsidR="00B453A2">
        <w:t>a continuum of mentation during sleep</w:t>
      </w:r>
      <w:r w:rsidR="00F53DAD">
        <w:t>?</w:t>
      </w:r>
      <w:bookmarkEnd w:id="20"/>
    </w:p>
    <w:p w14:paraId="5B6A49AB" w14:textId="3A666823" w:rsidR="00EE65A9" w:rsidRDefault="008C5151" w:rsidP="00F7718D">
      <w:r>
        <w:t>Even though equating dreaming with REM sleep provided a useful way to</w:t>
      </w:r>
      <w:r w:rsidR="00A0396A">
        <w:t xml:space="preserve"> explore, with a scientific approach, </w:t>
      </w:r>
      <w:r>
        <w:t xml:space="preserve">the secrets of dreams, it soon became </w:t>
      </w:r>
      <w:r w:rsidR="00701204">
        <w:t>apparent</w:t>
      </w:r>
      <w:r>
        <w:t xml:space="preserve"> that dreaming was not </w:t>
      </w:r>
      <w:r w:rsidR="00CF7FC7">
        <w:t xml:space="preserve">exclusively present during </w:t>
      </w:r>
      <w:r>
        <w:t xml:space="preserve">REM sleep </w:t>
      </w:r>
      <w:r w:rsidR="00DC2050">
        <w:t xml:space="preserve">but also </w:t>
      </w:r>
      <w:r>
        <w:t xml:space="preserve">during </w:t>
      </w:r>
      <w:r w:rsidR="000F4229">
        <w:t>all the other sleep stages</w:t>
      </w:r>
      <w:r>
        <w:t xml:space="preserve">. </w:t>
      </w:r>
      <w:r w:rsidR="00073C08">
        <w:t xml:space="preserve">Few years after the initial discovery of REM sleep, </w:t>
      </w:r>
      <w:r w:rsidR="000F4229">
        <w:t>s</w:t>
      </w:r>
      <w:r w:rsidR="00073C08">
        <w:t>everal researchers reported a much higher proportion of dream re</w:t>
      </w:r>
      <w:r w:rsidR="00E4267D">
        <w:t xml:space="preserve">port in non-REM sleep than </w:t>
      </w:r>
      <w:r w:rsidR="00FC755A">
        <w:t xml:space="preserve">what was </w:t>
      </w:r>
      <w:r w:rsidR="00E4267D">
        <w:t>expected based on the findings of the</w:t>
      </w:r>
      <w:r w:rsidR="00073C08">
        <w:t xml:space="preserve"> Kleitman’s team</w:t>
      </w:r>
      <w:r w:rsidR="000F4229">
        <w:t xml:space="preserve"> </w:t>
      </w:r>
      <w:r w:rsidR="000F4229">
        <w:fldChar w:fldCharType="begin"/>
      </w:r>
      <w:r w:rsidR="00FC4B35">
        <w:instrText xml:space="preserve"> ADDIN ZOTERO_ITEM CSL_CITATION {"citationID":"IqMfYpLu","properties":{"formattedCitation":"(Goodenough et al. 1959; Foulkes 1962)","plainCitation":"(Goodenough et al. 1959; Foulkes 1962)"},"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id":1229,"uris":["http://zotero.org/users/2461669/items/WCN8AMWW"],"uri":["http://zotero.org/users/2461669/items/WCN8AMWW"],"itemData":{"id":1229,"type":"article-journal","title":"Dream reports from different stages of sleep.","container-title":"The Journal of Abnormal and Social Psychology","page":"14","volume":"65","issue":"1","author":[{"family":"Foulkes","given":"William David"}],"issued":{"date-parts":[["1962"]]}}}],"schema":"https://github.com/citation-style-language/schema/raw/master/csl-citation.json"} </w:instrText>
      </w:r>
      <w:r w:rsidR="000F4229">
        <w:fldChar w:fldCharType="separate"/>
      </w:r>
      <w:r w:rsidR="00FC4B35" w:rsidRPr="00FC4B35">
        <w:t>(Goodenough et al. 1959; Foulkes 1962)</w:t>
      </w:r>
      <w:r w:rsidR="000F4229">
        <w:fldChar w:fldCharType="end"/>
      </w:r>
      <w:r w:rsidR="003D124A">
        <w:t xml:space="preserve">. Comparing the recall rate of people who never remembered their dreams with people who frequently recalled them, Goodenough and colleagues found </w:t>
      </w:r>
      <w:r w:rsidR="00604048">
        <w:t>respectively</w:t>
      </w:r>
      <w:r w:rsidR="003D124A">
        <w:t xml:space="preserve"> 34% and 54% of dream reports outside </w:t>
      </w:r>
      <w:r w:rsidR="00604048">
        <w:t>of REM sleep</w:t>
      </w:r>
      <w:r w:rsidR="003D124A">
        <w:t xml:space="preserve">. </w:t>
      </w:r>
      <w:r w:rsidR="00E4748F">
        <w:t>The recall rate</w:t>
      </w:r>
      <w:r w:rsidR="00604048">
        <w:t xml:space="preserve"> went up to 54% in </w:t>
      </w:r>
      <w:r w:rsidR="002C267A">
        <w:t>Foulkes</w:t>
      </w:r>
      <w:r w:rsidR="00604048">
        <w:t>’s study which comprised 200 awakenings.</w:t>
      </w:r>
      <w:r w:rsidR="00A62657">
        <w:t xml:space="preserve"> </w:t>
      </w:r>
      <w:r w:rsidR="00F7718D">
        <w:t>Since then, numerous studies have replicated the finding of mentation</w:t>
      </w:r>
      <w:r w:rsidR="005D5FA5">
        <w:t xml:space="preserve"> </w:t>
      </w:r>
      <w:r w:rsidR="00F7718D">
        <w:t xml:space="preserve">outside of REM sleep </w:t>
      </w:r>
      <w:r w:rsidR="00295D45">
        <w:fldChar w:fldCharType="begin"/>
      </w:r>
      <w:r w:rsidR="00FC4B35">
        <w:instrText xml:space="preserve"> ADDIN ZOTERO_ITEM CSL_CITATION {"citationID":"wmn0t3Nn","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295D45">
        <w:fldChar w:fldCharType="separate"/>
      </w:r>
      <w:r w:rsidR="00FC4B35" w:rsidRPr="00FC4B35">
        <w:t>(Nielsen 2000)</w:t>
      </w:r>
      <w:r w:rsidR="00295D45">
        <w:fldChar w:fldCharType="end"/>
      </w:r>
      <w:r w:rsidR="00324E9D">
        <w:t xml:space="preserve">, even </w:t>
      </w:r>
      <w:r w:rsidR="00615C82">
        <w:t xml:space="preserve">in the periods of non-REM sleep located </w:t>
      </w:r>
      <w:r w:rsidR="00324E9D">
        <w:t xml:space="preserve">before the first nocturnal episode of REM sleep </w:t>
      </w:r>
      <w:r w:rsidR="00324E9D">
        <w:fldChar w:fldCharType="begin"/>
      </w:r>
      <w:r w:rsidR="00FC4B35">
        <w:instrText xml:space="preserve"> ADDIN ZOTERO_ITEM CSL_CITATION {"citationID":"ecChQKsO","properties":{"formattedCitation":"(Noreika et al. 2009)","plainCitation":"(Noreika et al. 2009)"},"citationItems":[{"id":1236,"uris":["http://zotero.org/users/2461669/items/NXMUVNJK"],"uri":["http://zotero.org/users/2461669/items/NXMUVNJK"],"itemData":{"id":1236,"type":"article-journal","title":"Early-night serial awakenings as a new paradigm for studies on NREM dreaming","container-title":"International Journal of Psychophysiology","page":"14-18","volume":"74","issue":"1","author":[{"family":"Noreika","given":"Valdas"},{"family":"Valli","given":"Katja"},{"family":"Lahtela","given":"Hetti"},{"family":"Revonsuo","given":"Antti"}],"issued":{"date-parts":[["2009"]]}}}],"schema":"https://github.com/citation-style-language/schema/raw/master/csl-citation.json"} </w:instrText>
      </w:r>
      <w:r w:rsidR="00324E9D">
        <w:fldChar w:fldCharType="separate"/>
      </w:r>
      <w:r w:rsidR="00FC4B35" w:rsidRPr="00FC4B35">
        <w:t>(Noreika et al. 2009)</w:t>
      </w:r>
      <w:r w:rsidR="00324E9D">
        <w:fldChar w:fldCharType="end"/>
      </w:r>
      <w:r w:rsidR="00324E9D">
        <w:t xml:space="preserve">. </w:t>
      </w:r>
      <w:r w:rsidR="00EE65A9">
        <w:t xml:space="preserve">As a counterpoint, it has become apparent that a significant proportion (~15%) of REM sleep awakenings were not followed by a dream report. </w:t>
      </w:r>
      <w:r w:rsidR="00A21E2E">
        <w:t xml:space="preserve">There results show that REM sleep is not a necessary condition for dream report to occur. </w:t>
      </w:r>
    </w:p>
    <w:p w14:paraId="527B6C98" w14:textId="77777777" w:rsidR="00004054" w:rsidRDefault="00D71BC3" w:rsidP="00BE0381">
      <w:r>
        <w:t xml:space="preserve">Another strong evidence against the REM sleep hypothesis of dreaming comes from neuropsychology. </w:t>
      </w:r>
      <w:r w:rsidR="00F70B2C">
        <w:t>Traditionally, t</w:t>
      </w:r>
      <w:r w:rsidR="00C82630">
        <w:t xml:space="preserve">he </w:t>
      </w:r>
      <w:r w:rsidR="00F70B2C">
        <w:t xml:space="preserve">pons region of the </w:t>
      </w:r>
      <w:r w:rsidR="00C82630">
        <w:t xml:space="preserve">brain stem, </w:t>
      </w:r>
      <w:r w:rsidR="00F70B2C">
        <w:t>has been described as one generator of REM sleep.</w:t>
      </w:r>
      <w:r w:rsidR="00F65493">
        <w:t xml:space="preserve"> From this postulate, Solms </w:t>
      </w:r>
      <w:r w:rsidR="00941B76">
        <w:t xml:space="preserve">conducted </w:t>
      </w:r>
      <w:r w:rsidR="00F846D2">
        <w:t xml:space="preserve">in his landmark work </w:t>
      </w:r>
      <w:r w:rsidR="00941B76">
        <w:t>an exhaustive review</w:t>
      </w:r>
      <w:r w:rsidR="00973A6A">
        <w:t>, in humans,</w:t>
      </w:r>
      <w:r w:rsidR="006B662E">
        <w:t xml:space="preserve"> of studies reporting brain lesion and the associated symptomatology  within this area </w:t>
      </w:r>
      <w:r w:rsidR="00D923D6">
        <w:fldChar w:fldCharType="begin"/>
      </w:r>
      <w:r w:rsidR="00FC4B35">
        <w:instrText xml:space="preserve"> ADDIN ZOTERO_ITEM CSL_CITATION {"citationID":"1rk3aBsZ","properties":{"formattedCitation":"(Solms 1997)","plainCitation":"(Solms 1997)"},"citationItems":[{"id":1218,"uris":["http://zotero.org/users/2461669/items/3P3X8AZN"],"uri":["http://zotero.org/users/2461669/items/3P3X8AZN"],"itemData":{"id":1218,"type":"book","title":"The neuropsychology of dreams: A clinico-anatomical study","publisher":"L. Erlbaum","ISBN":"0-8058-1585-6","author":[{"family":"Solms","given":"Mark"}],"issued":{"date-parts":[["1997"]]}}}],"schema":"https://github.com/citation-style-language/schema/raw/master/csl-citation.json"} </w:instrText>
      </w:r>
      <w:r w:rsidR="00D923D6">
        <w:fldChar w:fldCharType="separate"/>
      </w:r>
      <w:r w:rsidR="00FC4B35" w:rsidRPr="00FC4B35">
        <w:t>(Solms 1997)</w:t>
      </w:r>
      <w:r w:rsidR="00D923D6">
        <w:fldChar w:fldCharType="end"/>
      </w:r>
      <w:r w:rsidR="003C194F">
        <w:t xml:space="preserve">. </w:t>
      </w:r>
      <w:r w:rsidR="009B3EDA">
        <w:t xml:space="preserve">He </w:t>
      </w:r>
      <w:r w:rsidR="006B662E">
        <w:t>found</w:t>
      </w:r>
      <w:r w:rsidR="009B3EDA">
        <w:t xml:space="preserve"> that out of 26 case reports of REM sleep loss or alteration</w:t>
      </w:r>
      <w:r w:rsidR="005136E2">
        <w:t xml:space="preserve"> following a lesion in the p</w:t>
      </w:r>
      <w:r w:rsidR="00CA2191">
        <w:t>ons area</w:t>
      </w:r>
      <w:r w:rsidR="009B3EDA">
        <w:t xml:space="preserve">, 25 were not associated with subsequent alterations in dream reporting. </w:t>
      </w:r>
      <w:r w:rsidR="00DC5415">
        <w:t xml:space="preserve">Similarly, </w:t>
      </w:r>
      <w:r w:rsidR="00CD6CF1">
        <w:t xml:space="preserve">he </w:t>
      </w:r>
      <w:r w:rsidR="009B7602">
        <w:t>reported</w:t>
      </w:r>
      <w:r w:rsidR="00CD6CF1">
        <w:t xml:space="preserve"> that lesions in the temporo-parietal junction (TPJ) and </w:t>
      </w:r>
      <w:r w:rsidR="004D276A">
        <w:t xml:space="preserve">the white matter of the </w:t>
      </w:r>
      <w:r w:rsidR="00CD6CF1">
        <w:t>medial prefrontal cortex (MPFC) were associated with a complete or par</w:t>
      </w:r>
      <w:r w:rsidR="00B41610">
        <w:t xml:space="preserve">tial cessation of dream reports, </w:t>
      </w:r>
      <w:r w:rsidR="00CD6CF1">
        <w:t xml:space="preserve">without any </w:t>
      </w:r>
      <w:r w:rsidR="00B41610">
        <w:t xml:space="preserve">subsequent </w:t>
      </w:r>
      <w:r w:rsidR="00CD6CF1">
        <w:t xml:space="preserve">REM sleep disturbances. </w:t>
      </w:r>
      <w:r w:rsidR="00AA10F1">
        <w:t xml:space="preserve">This </w:t>
      </w:r>
      <w:r w:rsidR="00FD131F">
        <w:t xml:space="preserve">double dissociation </w:t>
      </w:r>
      <w:r w:rsidR="00AA10F1">
        <w:t xml:space="preserve">provides a clear argument that </w:t>
      </w:r>
      <w:r w:rsidR="00FD131F">
        <w:t xml:space="preserve">not only dreaming can occur outside of REM sleep, but it is </w:t>
      </w:r>
      <w:r w:rsidR="000F1720">
        <w:t xml:space="preserve">also </w:t>
      </w:r>
      <w:r w:rsidR="00FD131F">
        <w:t xml:space="preserve">not </w:t>
      </w:r>
      <w:r w:rsidR="000F1720">
        <w:t>dependent</w:t>
      </w:r>
      <w:r w:rsidR="00FD131F">
        <w:t xml:space="preserve"> o</w:t>
      </w:r>
      <w:r w:rsidR="00F00F16">
        <w:t>f the</w:t>
      </w:r>
      <w:r w:rsidR="00FD131F">
        <w:t xml:space="preserve"> brain generators of REM sleep</w:t>
      </w:r>
      <w:r w:rsidR="00A90174">
        <w:t>.</w:t>
      </w:r>
      <w:r w:rsidR="00BE0381">
        <w:t xml:space="preserve"> Rather, </w:t>
      </w:r>
      <w:r w:rsidR="00450FE7">
        <w:t xml:space="preserve">Solms </w:t>
      </w:r>
      <w:r w:rsidR="00BE0381">
        <w:t>put forward the fore-brain hypothesis</w:t>
      </w:r>
      <w:r w:rsidR="00F0148B">
        <w:t xml:space="preserve"> of dreaming, </w:t>
      </w:r>
      <w:r w:rsidR="00BE0381">
        <w:t xml:space="preserve">which </w:t>
      </w:r>
      <w:r w:rsidR="004C0808">
        <w:t>proposes</w:t>
      </w:r>
      <w:r w:rsidR="00BE0381">
        <w:t xml:space="preserve"> that dreaming is controlled through forebrain mechanisms involving at least TPJ and MPFC.</w:t>
      </w:r>
    </w:p>
    <w:p w14:paraId="15CAD7DB" w14:textId="77777777" w:rsidR="00004054" w:rsidRDefault="00004054" w:rsidP="00004054">
      <w:pPr>
        <w:keepNext/>
        <w:jc w:val="center"/>
      </w:pPr>
      <w:r>
        <w:rPr>
          <w:noProof/>
        </w:rPr>
        <w:drawing>
          <wp:inline distT="0" distB="0" distL="0" distR="0" wp14:anchorId="555332A8" wp14:editId="544CD620">
            <wp:extent cx="5760244" cy="385235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ro_Lesions.png"/>
                    <pic:cNvPicPr/>
                  </pic:nvPicPr>
                  <pic:blipFill>
                    <a:blip r:embed="rId12">
                      <a:extLst>
                        <a:ext uri="{28A0092B-C50C-407E-A947-70E740481C1C}">
                          <a14:useLocalDpi xmlns:a14="http://schemas.microsoft.com/office/drawing/2010/main" val="0"/>
                        </a:ext>
                      </a:extLst>
                    </a:blip>
                    <a:stretch>
                      <a:fillRect/>
                    </a:stretch>
                  </pic:blipFill>
                  <pic:spPr>
                    <a:xfrm>
                      <a:off x="0" y="0"/>
                      <a:ext cx="5760244" cy="3852353"/>
                    </a:xfrm>
                    <a:prstGeom prst="rect">
                      <a:avLst/>
                    </a:prstGeom>
                  </pic:spPr>
                </pic:pic>
              </a:graphicData>
            </a:graphic>
          </wp:inline>
        </w:drawing>
      </w:r>
    </w:p>
    <w:p w14:paraId="317ED3A5" w14:textId="626E6984" w:rsidR="00D71BC3" w:rsidRPr="00004054" w:rsidRDefault="00004054" w:rsidP="00A15753">
      <w:pPr>
        <w:pStyle w:val="Lgende"/>
        <w:rPr>
          <w:b w:val="0"/>
        </w:rPr>
      </w:pPr>
      <w:r>
        <w:t xml:space="preserve">Figure </w:t>
      </w:r>
      <w:fldSimple w:instr=" SEQ Figure \* ARABIC ">
        <w:r w:rsidR="00671241">
          <w:rPr>
            <w:noProof/>
          </w:rPr>
          <w:t>3</w:t>
        </w:r>
      </w:fldSimple>
      <w:r>
        <w:t xml:space="preserve">: Lesion maps associated with cessation vs preservation of dreaming. </w:t>
      </w:r>
      <w:r w:rsidRPr="00D97EE2">
        <w:rPr>
          <w:b w:val="0"/>
        </w:rPr>
        <w:t>Top: Global cessation</w:t>
      </w:r>
      <w:r w:rsidR="00D41C88" w:rsidRPr="00D97EE2">
        <w:rPr>
          <w:b w:val="0"/>
        </w:rPr>
        <w:t xml:space="preserve"> of dreaming was</w:t>
      </w:r>
      <w:r w:rsidRPr="00D97EE2">
        <w:rPr>
          <w:b w:val="0"/>
        </w:rPr>
        <w:t xml:space="preserve"> found following parietal lobe lesions (6 cases, inferior lobule and supramarginal gyrus; red), medial frontal lesions (9 cases; blue), and posterior lesions (8 cases; green). </w:t>
      </w:r>
      <w:r w:rsidR="00D41C88" w:rsidRPr="00D97EE2">
        <w:rPr>
          <w:b w:val="0"/>
        </w:rPr>
        <w:t xml:space="preserve">Bottom: Preserved dreaming was found following left hemispheric and frontal convexity lesions (15 cases; </w:t>
      </w:r>
      <w:r w:rsidR="00D97EE2" w:rsidRPr="00D97EE2">
        <w:rPr>
          <w:b w:val="0"/>
        </w:rPr>
        <w:t>green</w:t>
      </w:r>
      <w:r w:rsidR="00D41C88" w:rsidRPr="00D97EE2">
        <w:rPr>
          <w:b w:val="0"/>
        </w:rPr>
        <w:t>)</w:t>
      </w:r>
      <w:r w:rsidR="00D97EE2" w:rsidRPr="00D97EE2">
        <w:rPr>
          <w:b w:val="0"/>
        </w:rPr>
        <w:t>, bifrontal lesions (14 cases; blue), and brainstem lesions (17 cases; red).</w:t>
      </w:r>
      <w:r w:rsidRPr="00D97EE2">
        <w:rPr>
          <w:b w:val="0"/>
        </w:rPr>
        <w:t xml:space="preserve"> Reproduced from </w:t>
      </w:r>
      <w:r w:rsidRPr="00D97EE2">
        <w:rPr>
          <w:b w:val="0"/>
        </w:rPr>
        <w:fldChar w:fldCharType="begin"/>
      </w:r>
      <w:r w:rsidRPr="00D97EE2">
        <w:rPr>
          <w:b w:val="0"/>
        </w:rPr>
        <w:instrText xml:space="preserve"> ADDIN ZOTERO_ITEM CSL_CITATION {"citationID":"46TobuGi","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Pr="00D97EE2">
        <w:rPr>
          <w:b w:val="0"/>
        </w:rPr>
        <w:fldChar w:fldCharType="separate"/>
      </w:r>
      <w:r w:rsidRPr="00D97EE2">
        <w:rPr>
          <w:b w:val="0"/>
        </w:rPr>
        <w:t>Schwartz et al. 2005</w:t>
      </w:r>
      <w:r w:rsidRPr="00D97EE2">
        <w:rPr>
          <w:b w:val="0"/>
        </w:rPr>
        <w:fldChar w:fldCharType="end"/>
      </w:r>
      <w:r w:rsidR="008E15BB">
        <w:rPr>
          <w:b w:val="0"/>
        </w:rPr>
        <w:t>.</w:t>
      </w:r>
      <w:r w:rsidRPr="00D97EE2">
        <w:rPr>
          <w:b w:val="0"/>
        </w:rPr>
        <w:t xml:space="preserve"> </w:t>
      </w:r>
    </w:p>
    <w:p w14:paraId="45F57A63" w14:textId="2FD1883B" w:rsidR="0044193C" w:rsidRDefault="004C0808" w:rsidP="00F7718D">
      <w:r>
        <w:t xml:space="preserve">Based on these findings, some authors have postulated that instead of relying on REM sleep mechanisms, dreaming might be best described along a </w:t>
      </w:r>
      <w:r w:rsidR="006F188C">
        <w:t>“</w:t>
      </w:r>
      <w:r>
        <w:t>continuum</w:t>
      </w:r>
      <w:r w:rsidR="006F188C">
        <w:t>”</w:t>
      </w:r>
      <w:r w:rsidR="00586BF9">
        <w:t xml:space="preserve"> of mentation during sleep</w:t>
      </w:r>
      <w:r>
        <w:t>,</w:t>
      </w:r>
      <w:r w:rsidR="00586BF9">
        <w:t xml:space="preserve"> ranging</w:t>
      </w:r>
      <w:r>
        <w:t xml:space="preserve"> </w:t>
      </w:r>
      <w:r w:rsidR="006F188C">
        <w:t xml:space="preserve">from the hypnagogic reveries typical of sleep onset to florid and vivid dreamlike experiences typical during REM sleep </w:t>
      </w:r>
      <w:r w:rsidR="006F188C">
        <w:fldChar w:fldCharType="begin"/>
      </w:r>
      <w:r w:rsidR="00FC4B35">
        <w:instrText xml:space="preserve"> ADDIN ZOTERO_ITEM CSL_CITATION {"citationID":"YGsUrIAw","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6F188C">
        <w:fldChar w:fldCharType="separate"/>
      </w:r>
      <w:r w:rsidR="00FC4B35" w:rsidRPr="00FC4B35">
        <w:t>(Schwartz et al. 2005)</w:t>
      </w:r>
      <w:r w:rsidR="006F188C">
        <w:fldChar w:fldCharType="end"/>
      </w:r>
      <w:r w:rsidR="006F188C">
        <w:t xml:space="preserve">. </w:t>
      </w:r>
      <w:r w:rsidR="00843AEA">
        <w:t xml:space="preserve">A brief description of this continuum of mental activities during sleep is reported in </w:t>
      </w:r>
      <w:r w:rsidR="00843AEA">
        <w:fldChar w:fldCharType="begin"/>
      </w:r>
      <w:r w:rsidR="00843AEA">
        <w:instrText xml:space="preserve"> REF _Ref490202523 \h </w:instrText>
      </w:r>
      <w:r w:rsidR="00843AEA">
        <w:fldChar w:fldCharType="separate"/>
      </w:r>
      <w:r w:rsidR="00843AEA">
        <w:t xml:space="preserve">Table </w:t>
      </w:r>
      <w:r w:rsidR="00843AEA">
        <w:rPr>
          <w:noProof/>
        </w:rPr>
        <w:t>1</w:t>
      </w:r>
      <w:r w:rsidR="00843AEA">
        <w:fldChar w:fldCharType="end"/>
      </w:r>
      <w:r w:rsidR="00843AEA">
        <w:t>.</w:t>
      </w:r>
    </w:p>
    <w:p w14:paraId="78F50D95" w14:textId="717C8875" w:rsidR="000549D5" w:rsidRDefault="000549D5" w:rsidP="00B751F6">
      <w:pPr>
        <w:pStyle w:val="Lgende"/>
        <w:shd w:val="clear" w:color="auto" w:fill="FFFFFF" w:themeFill="background1"/>
      </w:pPr>
      <w:bookmarkStart w:id="21" w:name="_Ref490202523"/>
      <w:bookmarkStart w:id="22" w:name="_Ref490202517"/>
      <w:r>
        <w:t xml:space="preserve">Table </w:t>
      </w:r>
      <w:fldSimple w:instr=" SEQ Table \* ARABIC ">
        <w:r>
          <w:rPr>
            <w:noProof/>
          </w:rPr>
          <w:t>1</w:t>
        </w:r>
      </w:fldSimple>
      <w:bookmarkEnd w:id="21"/>
      <w:r>
        <w:t xml:space="preserve">: A brief description of sleep mentation in their typical order of placement during the sleep cycle. </w:t>
      </w:r>
      <w:r w:rsidRPr="001B75AE">
        <w:rPr>
          <w:b w:val="0"/>
        </w:rPr>
        <w:t xml:space="preserve">Modified from </w:t>
      </w:r>
      <w:r w:rsidRPr="00A6730F">
        <w:rPr>
          <w:b w:val="0"/>
        </w:rPr>
        <w:fldChar w:fldCharType="begin"/>
      </w:r>
      <w:r w:rsidR="00FC4B35" w:rsidRPr="00A6730F">
        <w:rPr>
          <w:b w:val="0"/>
        </w:rPr>
        <w:instrText xml:space="preserve"> ADDIN ZOTERO_ITEM CSL_CITATION {"citationID":"pSBycciL","properties":{"formattedCitation":"(De Koninck 2012)","plainCitation":"(De Koninck 2012)"},"citationItems":[{"id":722,"uris":["http://zotero.org/users/2461669/items/AFUXV5M8"],"uri":["http://zotero.org/users/2461669/items/AFUXV5M8"],"itemData":{"id":722,"type":"article-journal","title":"Sleep, dreams and dreaming","container-title":"Oxford handbook of sleep and sleep disorders","page":"150-171","author":[{"family":"De Koninck","given":"Joseph"}],"issued":{"date-parts":[["2012"]]}}}],"schema":"https://github.com/citation-style-language/schema/raw/master/csl-citation.json"} </w:instrText>
      </w:r>
      <w:r w:rsidRPr="00A6730F">
        <w:rPr>
          <w:b w:val="0"/>
        </w:rPr>
        <w:fldChar w:fldCharType="separate"/>
      </w:r>
      <w:r w:rsidR="00FC4B35" w:rsidRPr="00A6730F">
        <w:rPr>
          <w:b w:val="0"/>
        </w:rPr>
        <w:t>De Koninck 2012</w:t>
      </w:r>
      <w:r w:rsidRPr="00A6730F">
        <w:rPr>
          <w:b w:val="0"/>
        </w:rPr>
        <w:fldChar w:fldCharType="end"/>
      </w:r>
      <w:r w:rsidRPr="00A6730F">
        <w:rPr>
          <w:b w:val="0"/>
        </w:rPr>
        <w:t>.</w:t>
      </w:r>
      <w:bookmarkEnd w:id="22"/>
      <w: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3694"/>
        <w:gridCol w:w="2109"/>
        <w:gridCol w:w="1330"/>
      </w:tblGrid>
      <w:tr w:rsidR="002912BC" w14:paraId="119E013B" w14:textId="77777777" w:rsidTr="00EA1923">
        <w:tc>
          <w:tcPr>
            <w:tcW w:w="0" w:type="auto"/>
            <w:tcBorders>
              <w:top w:val="single" w:sz="18" w:space="0" w:color="auto"/>
              <w:bottom w:val="single" w:sz="12" w:space="0" w:color="auto"/>
            </w:tcBorders>
            <w:vAlign w:val="center"/>
          </w:tcPr>
          <w:p w14:paraId="303586D4" w14:textId="7C246EE5" w:rsidR="00DB2C69" w:rsidRPr="002912BC" w:rsidRDefault="00DB2C69" w:rsidP="006C32A3">
            <w:pPr>
              <w:jc w:val="left"/>
              <w:rPr>
                <w:b/>
              </w:rPr>
            </w:pPr>
            <w:r w:rsidRPr="002912BC">
              <w:rPr>
                <w:b/>
              </w:rPr>
              <w:t>Name</w:t>
            </w:r>
          </w:p>
        </w:tc>
        <w:tc>
          <w:tcPr>
            <w:tcW w:w="0" w:type="auto"/>
            <w:tcBorders>
              <w:top w:val="single" w:sz="18" w:space="0" w:color="auto"/>
              <w:bottom w:val="single" w:sz="12" w:space="0" w:color="auto"/>
            </w:tcBorders>
            <w:vAlign w:val="center"/>
          </w:tcPr>
          <w:p w14:paraId="1F8BB3CC" w14:textId="063EB429" w:rsidR="00DB2C69" w:rsidRPr="002912BC" w:rsidRDefault="00DB2C69" w:rsidP="006C32A3">
            <w:pPr>
              <w:jc w:val="left"/>
              <w:rPr>
                <w:b/>
              </w:rPr>
            </w:pPr>
            <w:r w:rsidRPr="002912BC">
              <w:rPr>
                <w:b/>
              </w:rPr>
              <w:t>Description</w:t>
            </w:r>
          </w:p>
        </w:tc>
        <w:tc>
          <w:tcPr>
            <w:tcW w:w="0" w:type="auto"/>
            <w:tcBorders>
              <w:top w:val="single" w:sz="18" w:space="0" w:color="auto"/>
              <w:bottom w:val="single" w:sz="12" w:space="0" w:color="auto"/>
            </w:tcBorders>
            <w:vAlign w:val="center"/>
          </w:tcPr>
          <w:p w14:paraId="1082466A" w14:textId="103617E0" w:rsidR="00DB2C69" w:rsidRPr="002912BC" w:rsidRDefault="00DB2C69" w:rsidP="006C32A3">
            <w:pPr>
              <w:jc w:val="left"/>
              <w:rPr>
                <w:b/>
              </w:rPr>
            </w:pPr>
            <w:r w:rsidRPr="002912BC">
              <w:rPr>
                <w:b/>
              </w:rPr>
              <w:t>Sleep stage</w:t>
            </w:r>
          </w:p>
        </w:tc>
        <w:tc>
          <w:tcPr>
            <w:tcW w:w="0" w:type="auto"/>
            <w:tcBorders>
              <w:top w:val="single" w:sz="18" w:space="0" w:color="auto"/>
              <w:bottom w:val="single" w:sz="12" w:space="0" w:color="auto"/>
            </w:tcBorders>
            <w:vAlign w:val="center"/>
          </w:tcPr>
          <w:p w14:paraId="70D40A5A" w14:textId="01FD6985" w:rsidR="00DB2C69" w:rsidRPr="002912BC" w:rsidRDefault="00DB2C69" w:rsidP="002912BC">
            <w:pPr>
              <w:jc w:val="left"/>
              <w:rPr>
                <w:b/>
              </w:rPr>
            </w:pPr>
            <w:r w:rsidRPr="002912BC">
              <w:rPr>
                <w:b/>
              </w:rPr>
              <w:t>Re</w:t>
            </w:r>
            <w:r w:rsidR="002912BC">
              <w:rPr>
                <w:b/>
              </w:rPr>
              <w:t>call</w:t>
            </w:r>
            <w:r w:rsidR="00971077" w:rsidRPr="002912BC">
              <w:rPr>
                <w:b/>
              </w:rPr>
              <w:t xml:space="preserve"> </w:t>
            </w:r>
            <w:r w:rsidR="002912BC" w:rsidRPr="002912BC">
              <w:rPr>
                <w:b/>
              </w:rPr>
              <w:t xml:space="preserve">rate </w:t>
            </w:r>
          </w:p>
        </w:tc>
      </w:tr>
      <w:tr w:rsidR="002912BC" w14:paraId="431EFC4B" w14:textId="77777777" w:rsidTr="00EA1923">
        <w:tc>
          <w:tcPr>
            <w:tcW w:w="0" w:type="auto"/>
            <w:tcBorders>
              <w:top w:val="single" w:sz="12" w:space="0" w:color="auto"/>
            </w:tcBorders>
            <w:vAlign w:val="center"/>
          </w:tcPr>
          <w:p w14:paraId="75A1E283" w14:textId="2E923CD2" w:rsidR="00DB2C69" w:rsidRDefault="00DB2C69" w:rsidP="006C32A3">
            <w:pPr>
              <w:jc w:val="left"/>
            </w:pPr>
            <w:r>
              <w:t>Hypnagogic reverie</w:t>
            </w:r>
          </w:p>
        </w:tc>
        <w:tc>
          <w:tcPr>
            <w:tcW w:w="0" w:type="auto"/>
            <w:tcBorders>
              <w:top w:val="single" w:sz="12" w:space="0" w:color="auto"/>
            </w:tcBorders>
            <w:vAlign w:val="center"/>
          </w:tcPr>
          <w:p w14:paraId="5EE97A62" w14:textId="1CDFC1BC" w:rsidR="00DB2C69" w:rsidRDefault="00DB2C69" w:rsidP="006C32A3">
            <w:pPr>
              <w:jc w:val="left"/>
            </w:pPr>
            <w:r>
              <w:t>Simple images</w:t>
            </w:r>
          </w:p>
        </w:tc>
        <w:tc>
          <w:tcPr>
            <w:tcW w:w="0" w:type="auto"/>
            <w:tcBorders>
              <w:top w:val="single" w:sz="12" w:space="0" w:color="auto"/>
            </w:tcBorders>
            <w:vAlign w:val="center"/>
          </w:tcPr>
          <w:p w14:paraId="5E7BB0A0" w14:textId="58BF91CE" w:rsidR="00DB2C69" w:rsidRDefault="00DB2C69" w:rsidP="006C32A3">
            <w:pPr>
              <w:jc w:val="left"/>
            </w:pPr>
            <w:r>
              <w:t>Sleep onset mentation (N1 or early N2 sleep)</w:t>
            </w:r>
          </w:p>
        </w:tc>
        <w:tc>
          <w:tcPr>
            <w:tcW w:w="0" w:type="auto"/>
            <w:tcBorders>
              <w:top w:val="single" w:sz="12" w:space="0" w:color="auto"/>
            </w:tcBorders>
            <w:vAlign w:val="center"/>
          </w:tcPr>
          <w:p w14:paraId="4A33DFD6" w14:textId="61A47C0B" w:rsidR="00DB2C69" w:rsidRDefault="008243BD" w:rsidP="006C32A3">
            <w:pPr>
              <w:jc w:val="left"/>
            </w:pPr>
            <w:r>
              <w:t>~</w:t>
            </w:r>
            <w:r w:rsidR="00DB2C69">
              <w:t>80%</w:t>
            </w:r>
          </w:p>
        </w:tc>
      </w:tr>
      <w:tr w:rsidR="002912BC" w14:paraId="30ACFDDF" w14:textId="77777777" w:rsidTr="00EA1923">
        <w:tc>
          <w:tcPr>
            <w:tcW w:w="0" w:type="auto"/>
            <w:vAlign w:val="center"/>
          </w:tcPr>
          <w:p w14:paraId="16C1A423" w14:textId="484982AC" w:rsidR="00DB2C69" w:rsidRDefault="00DB2C69" w:rsidP="006C32A3">
            <w:pPr>
              <w:jc w:val="left"/>
            </w:pPr>
            <w:r>
              <w:t>Reflections</w:t>
            </w:r>
          </w:p>
        </w:tc>
        <w:tc>
          <w:tcPr>
            <w:tcW w:w="0" w:type="auto"/>
            <w:vAlign w:val="center"/>
          </w:tcPr>
          <w:p w14:paraId="749DD24E" w14:textId="390B2E65" w:rsidR="00DB2C69" w:rsidRDefault="00DB2C69" w:rsidP="006C32A3">
            <w:pPr>
              <w:jc w:val="left"/>
            </w:pPr>
            <w:r>
              <w:t>Thoughts with no hallucinatory content</w:t>
            </w:r>
          </w:p>
        </w:tc>
        <w:tc>
          <w:tcPr>
            <w:tcW w:w="0" w:type="auto"/>
            <w:vAlign w:val="center"/>
          </w:tcPr>
          <w:p w14:paraId="1DC292DB" w14:textId="7CFF9E72" w:rsidR="00DB2C69" w:rsidRDefault="00DB2C69" w:rsidP="006C32A3">
            <w:pPr>
              <w:jc w:val="left"/>
            </w:pPr>
            <w:r>
              <w:t>N2 sleep</w:t>
            </w:r>
          </w:p>
        </w:tc>
        <w:tc>
          <w:tcPr>
            <w:tcW w:w="0" w:type="auto"/>
            <w:vAlign w:val="center"/>
          </w:tcPr>
          <w:p w14:paraId="4C88A19E" w14:textId="756E7FBC" w:rsidR="00DB2C69" w:rsidRDefault="00DB2C69" w:rsidP="006C32A3">
            <w:pPr>
              <w:jc w:val="left"/>
            </w:pPr>
            <w:r>
              <w:t>40-50%</w:t>
            </w:r>
          </w:p>
        </w:tc>
      </w:tr>
      <w:tr w:rsidR="002912BC" w14:paraId="2501CD23" w14:textId="77777777" w:rsidTr="00EA1923">
        <w:tc>
          <w:tcPr>
            <w:tcW w:w="0" w:type="auto"/>
            <w:vAlign w:val="center"/>
          </w:tcPr>
          <w:p w14:paraId="779414D2" w14:textId="4F18047D" w:rsidR="00DB2C69" w:rsidRDefault="00DB2C69" w:rsidP="006C32A3">
            <w:pPr>
              <w:jc w:val="left"/>
            </w:pPr>
            <w:r>
              <w:t>Vivid dreams</w:t>
            </w:r>
          </w:p>
        </w:tc>
        <w:tc>
          <w:tcPr>
            <w:tcW w:w="0" w:type="auto"/>
            <w:vAlign w:val="center"/>
          </w:tcPr>
          <w:p w14:paraId="5FF688D3" w14:textId="0CA3C3A7" w:rsidR="00DB2C69" w:rsidRDefault="00DB2C69" w:rsidP="006C32A3">
            <w:pPr>
              <w:jc w:val="left"/>
            </w:pPr>
            <w:r>
              <w:t>Vivid imagery and sequences, presence of characters, interactions and emotions</w:t>
            </w:r>
          </w:p>
        </w:tc>
        <w:tc>
          <w:tcPr>
            <w:tcW w:w="0" w:type="auto"/>
            <w:vAlign w:val="center"/>
          </w:tcPr>
          <w:p w14:paraId="06EFC111" w14:textId="71095161" w:rsidR="00DB2C69" w:rsidRDefault="00DB2C69" w:rsidP="006C32A3">
            <w:pPr>
              <w:jc w:val="left"/>
            </w:pPr>
            <w:r>
              <w:t>REM and NREM sleep</w:t>
            </w:r>
          </w:p>
        </w:tc>
        <w:tc>
          <w:tcPr>
            <w:tcW w:w="0" w:type="auto"/>
            <w:vAlign w:val="center"/>
          </w:tcPr>
          <w:p w14:paraId="36CE578F" w14:textId="03C9D293" w:rsidR="00DB2C69" w:rsidRDefault="00DB2C69" w:rsidP="006C32A3">
            <w:pPr>
              <w:jc w:val="left"/>
            </w:pPr>
            <w:r>
              <w:t>Up to 80% in REM sleep</w:t>
            </w:r>
          </w:p>
        </w:tc>
      </w:tr>
      <w:tr w:rsidR="002912BC" w14:paraId="4BCA9A0C" w14:textId="77777777" w:rsidTr="00EA1923">
        <w:tc>
          <w:tcPr>
            <w:tcW w:w="0" w:type="auto"/>
            <w:vAlign w:val="center"/>
          </w:tcPr>
          <w:p w14:paraId="5127766E" w14:textId="6054042A" w:rsidR="00DB2C69" w:rsidRDefault="00DB2C69" w:rsidP="006C32A3">
            <w:pPr>
              <w:jc w:val="left"/>
            </w:pPr>
            <w:r>
              <w:t>Lucid dreams</w:t>
            </w:r>
          </w:p>
        </w:tc>
        <w:tc>
          <w:tcPr>
            <w:tcW w:w="0" w:type="auto"/>
            <w:vAlign w:val="center"/>
          </w:tcPr>
          <w:p w14:paraId="6ACD4861" w14:textId="0DEC8353" w:rsidR="00DB2C69" w:rsidRDefault="00DB2C69" w:rsidP="006C32A3">
            <w:pPr>
              <w:jc w:val="left"/>
            </w:pPr>
            <w:r>
              <w:t>The dreamer is conscious of dreaming and can sometimes controls the dream scenario</w:t>
            </w:r>
          </w:p>
        </w:tc>
        <w:tc>
          <w:tcPr>
            <w:tcW w:w="0" w:type="auto"/>
            <w:vAlign w:val="center"/>
          </w:tcPr>
          <w:p w14:paraId="71F73512" w14:textId="4576B47C" w:rsidR="00DB2C69" w:rsidRDefault="00DB2C69" w:rsidP="006C32A3">
            <w:pPr>
              <w:jc w:val="left"/>
            </w:pPr>
            <w:r>
              <w:t>REM sleep</w:t>
            </w:r>
          </w:p>
        </w:tc>
        <w:tc>
          <w:tcPr>
            <w:tcW w:w="0" w:type="auto"/>
            <w:vAlign w:val="center"/>
          </w:tcPr>
          <w:p w14:paraId="33BBEEF2" w14:textId="03F25734" w:rsidR="00DB2C69" w:rsidRDefault="000549D5" w:rsidP="006C32A3">
            <w:pPr>
              <w:jc w:val="left"/>
            </w:pPr>
            <w:r>
              <w:t>-</w:t>
            </w:r>
          </w:p>
        </w:tc>
      </w:tr>
      <w:tr w:rsidR="00EA1923" w14:paraId="7017E909" w14:textId="77777777" w:rsidTr="00EA1923">
        <w:tc>
          <w:tcPr>
            <w:tcW w:w="0" w:type="auto"/>
            <w:vAlign w:val="center"/>
          </w:tcPr>
          <w:p w14:paraId="144E3F3A" w14:textId="75F6CEC3" w:rsidR="00DB2C69" w:rsidRDefault="00DB2C69" w:rsidP="006C32A3">
            <w:pPr>
              <w:jc w:val="left"/>
            </w:pPr>
            <w:r>
              <w:t>Nightmares and bad dreams</w:t>
            </w:r>
          </w:p>
        </w:tc>
        <w:tc>
          <w:tcPr>
            <w:tcW w:w="0" w:type="auto"/>
            <w:vAlign w:val="center"/>
          </w:tcPr>
          <w:p w14:paraId="18DC4A65" w14:textId="61FC6977" w:rsidR="00DB2C69" w:rsidRDefault="00DB2C69" w:rsidP="006C32A3">
            <w:pPr>
              <w:jc w:val="left"/>
            </w:pPr>
            <w:r>
              <w:t>Unpleasant and highly anxiogenic dream. The content of nightmar</w:t>
            </w:r>
            <w:r w:rsidR="00A626C3">
              <w:t>e actually awakens the dreamer</w:t>
            </w:r>
          </w:p>
        </w:tc>
        <w:tc>
          <w:tcPr>
            <w:tcW w:w="0" w:type="auto"/>
            <w:vAlign w:val="center"/>
          </w:tcPr>
          <w:p w14:paraId="561ED29E" w14:textId="387756C1" w:rsidR="00DB2C69" w:rsidRDefault="00DB2C69" w:rsidP="006C32A3">
            <w:pPr>
              <w:jc w:val="left"/>
            </w:pPr>
            <w:r>
              <w:t>REM sleep</w:t>
            </w:r>
          </w:p>
        </w:tc>
        <w:tc>
          <w:tcPr>
            <w:tcW w:w="0" w:type="auto"/>
            <w:vAlign w:val="center"/>
          </w:tcPr>
          <w:p w14:paraId="7782CDA3" w14:textId="030817DF" w:rsidR="00DB2C69" w:rsidRDefault="000549D5" w:rsidP="006C32A3">
            <w:pPr>
              <w:jc w:val="left"/>
            </w:pPr>
            <w:r>
              <w:t>-</w:t>
            </w:r>
          </w:p>
        </w:tc>
      </w:tr>
      <w:tr w:rsidR="002912BC" w14:paraId="1F904143" w14:textId="77777777" w:rsidTr="00EA1923">
        <w:tc>
          <w:tcPr>
            <w:tcW w:w="0" w:type="auto"/>
            <w:tcBorders>
              <w:bottom w:val="single" w:sz="18" w:space="0" w:color="auto"/>
            </w:tcBorders>
            <w:vAlign w:val="center"/>
          </w:tcPr>
          <w:p w14:paraId="368499EC" w14:textId="1A43B22B" w:rsidR="00DB2C69" w:rsidRDefault="000549D5" w:rsidP="006C32A3">
            <w:pPr>
              <w:jc w:val="left"/>
            </w:pPr>
            <w:r>
              <w:t>Hypnopompic</w:t>
            </w:r>
            <w:r w:rsidR="00DB2C69">
              <w:t xml:space="preserve"> reverie</w:t>
            </w:r>
          </w:p>
        </w:tc>
        <w:tc>
          <w:tcPr>
            <w:tcW w:w="0" w:type="auto"/>
            <w:tcBorders>
              <w:bottom w:val="single" w:sz="18" w:space="0" w:color="auto"/>
            </w:tcBorders>
            <w:vAlign w:val="center"/>
          </w:tcPr>
          <w:p w14:paraId="274961BC" w14:textId="257A95CD" w:rsidR="00DB2C69" w:rsidRDefault="000549D5" w:rsidP="006C32A3">
            <w:pPr>
              <w:jc w:val="left"/>
            </w:pPr>
            <w:r>
              <w:t>Char</w:t>
            </w:r>
            <w:r w:rsidR="00A626C3">
              <w:t>acterized by elaborate imagery</w:t>
            </w:r>
          </w:p>
        </w:tc>
        <w:tc>
          <w:tcPr>
            <w:tcW w:w="0" w:type="auto"/>
            <w:tcBorders>
              <w:bottom w:val="single" w:sz="18" w:space="0" w:color="auto"/>
            </w:tcBorders>
            <w:vAlign w:val="center"/>
          </w:tcPr>
          <w:p w14:paraId="1811CB3A" w14:textId="3086BE95" w:rsidR="00DB2C69" w:rsidRDefault="000549D5" w:rsidP="006C32A3">
            <w:pPr>
              <w:jc w:val="left"/>
            </w:pPr>
            <w:r>
              <w:t>Sleep offset mentation (</w:t>
            </w:r>
            <w:r w:rsidR="00DB2C69">
              <w:t>REM or NREM sleep</w:t>
            </w:r>
            <w:r>
              <w:t>)</w:t>
            </w:r>
          </w:p>
        </w:tc>
        <w:tc>
          <w:tcPr>
            <w:tcW w:w="0" w:type="auto"/>
            <w:tcBorders>
              <w:bottom w:val="single" w:sz="18" w:space="0" w:color="auto"/>
            </w:tcBorders>
            <w:vAlign w:val="center"/>
          </w:tcPr>
          <w:p w14:paraId="7DAE3766" w14:textId="68887F68" w:rsidR="00DB2C69" w:rsidRDefault="000549D5" w:rsidP="006C32A3">
            <w:pPr>
              <w:jc w:val="left"/>
            </w:pPr>
            <w:r>
              <w:t>-</w:t>
            </w:r>
          </w:p>
        </w:tc>
      </w:tr>
    </w:tbl>
    <w:p w14:paraId="016E6B14" w14:textId="77777777" w:rsidR="00DB2C69" w:rsidRDefault="00DB2C69" w:rsidP="00F7718D"/>
    <w:p w14:paraId="16A39C0D" w14:textId="2B454214" w:rsidR="00351B28" w:rsidRDefault="00C249CC" w:rsidP="00D249CA">
      <w:pPr>
        <w:pStyle w:val="Titre1"/>
      </w:pPr>
      <w:bookmarkStart w:id="23" w:name="_Toc490466265"/>
      <w:r>
        <w:t>Neurophysiological</w:t>
      </w:r>
      <w:r w:rsidR="00351B28">
        <w:t xml:space="preserve"> correlates of dreaming</w:t>
      </w:r>
      <w:bookmarkEnd w:id="23"/>
    </w:p>
    <w:p w14:paraId="500CFB30" w14:textId="3828626E" w:rsidR="00791808" w:rsidRPr="00791808" w:rsidRDefault="005B125E" w:rsidP="00791808">
      <w:r>
        <w:t>Thanks to the recent advances in neuroimaging techniques, we have the means to measure, with unprecedented spatial and temporal accuracy, what is happening in the brain at a specific moment in time (see Box neuroimaging)</w:t>
      </w:r>
      <w:r w:rsidR="004A60A6">
        <w:t xml:space="preserve">. </w:t>
      </w:r>
      <w:r w:rsidR="00544CE6">
        <w:t xml:space="preserve">Yet, since it is now well-accepted that dreaming is not time-locked to a specific sleep stage, but can occur anytime during the night, we are currently unable </w:t>
      </w:r>
      <w:r w:rsidR="004A60A6" w:rsidRPr="004A60A6">
        <w:t>to localize when a dream occurs during the night</w:t>
      </w:r>
      <w:r w:rsidR="00544CE6">
        <w:t xml:space="preserve">. </w:t>
      </w:r>
      <w:r w:rsidR="00485D07">
        <w:t>T</w:t>
      </w:r>
      <w:r w:rsidR="002447A9">
        <w:t>his conceptual issue</w:t>
      </w:r>
      <w:r w:rsidR="00485D07">
        <w:t xml:space="preserve"> has not prevented</w:t>
      </w:r>
      <w:r w:rsidR="002447A9">
        <w:t xml:space="preserve"> sleep and dream researchers </w:t>
      </w:r>
      <w:r w:rsidR="00485D07">
        <w:t>to try to</w:t>
      </w:r>
      <w:r w:rsidR="002447A9">
        <w:t xml:space="preserve"> </w:t>
      </w:r>
      <w:r w:rsidR="00485D07">
        <w:t xml:space="preserve">investigate the cerebral correlates of dreaming. </w:t>
      </w:r>
      <w:r w:rsidR="0069226C">
        <w:t xml:space="preserve">The main methods and findings are summarized in the following paragraphs. </w:t>
      </w:r>
    </w:p>
    <w:p w14:paraId="22F9CC21" w14:textId="77777777" w:rsidR="003B2404" w:rsidRDefault="003B2404" w:rsidP="00D249CA">
      <w:pPr>
        <w:pStyle w:val="Titre2"/>
      </w:pPr>
      <w:bookmarkStart w:id="24" w:name="_Toc490466266"/>
      <w:r>
        <w:t>Brain activity during REM sleep</w:t>
      </w:r>
      <w:bookmarkEnd w:id="24"/>
    </w:p>
    <w:p w14:paraId="2970EF32" w14:textId="5D201170" w:rsidR="007E66FC" w:rsidRDefault="0029275B" w:rsidP="00143594">
      <w:r>
        <w:t xml:space="preserve">On the basis of the REM sleep hypothesis of dreaming, </w:t>
      </w:r>
      <w:r w:rsidR="00D51011">
        <w:t xml:space="preserve">which was </w:t>
      </w:r>
      <w:r>
        <w:t xml:space="preserve">predominant during the nineties, </w:t>
      </w:r>
      <w:r w:rsidR="00D51011">
        <w:t xml:space="preserve">researchers used functional neuroimaging </w:t>
      </w:r>
      <w:r w:rsidR="007E66FC">
        <w:t>techniques</w:t>
      </w:r>
      <w:r w:rsidR="00D51011">
        <w:t xml:space="preserve"> such as positron emission tomography (PET) to investigate the brain activity during REM sleep. </w:t>
      </w:r>
      <w:r w:rsidR="00B70B29">
        <w:t>They reported that</w:t>
      </w:r>
      <w:r w:rsidR="00954E7D">
        <w:t>,</w:t>
      </w:r>
      <w:r w:rsidR="00B70B29">
        <w:t xml:space="preserve"> despite strong similarities between the wake and REM sleep electrophysiological scalp signals, the brain metabolism in these two vigilance states was </w:t>
      </w:r>
      <w:r w:rsidR="00FC4B35">
        <w:t xml:space="preserve">disparate </w:t>
      </w:r>
      <w:r w:rsidR="00FC4B35">
        <w:fldChar w:fldCharType="begin"/>
      </w:r>
      <w:r w:rsidR="00FC4B35">
        <w:instrText xml:space="preserve"> ADDIN ZOTERO_ITEM CSL_CITATION {"citationID":"4j00Bv1y","properties":{"formattedCitation":"(Braun et al. 1997; Maquet et al. 1996)","plainCitation":"(Braun et al. 1997; Maquet et al. 1996)"},"citationItems":[{"id":1241,"uris":["http://zotero.org/users/2461669/items/Q7UUGC2Q"],"uri":["http://zotero.org/users/2461669/items/Q7UUGC2Q"],"itemData":{"id":1241,"type":"article-journal","title":"Regional cerebral blood flow throughout the sleep-wake cycle. An H2 (15) O PET study.","container-title":"Brain: a journal of neurology","page":"1173–1197","volume":"120","issue":"7","source":"Google Scholar","author":[{"family":"Braun","given":"A. R."},{"family":"Balkin","given":"T. J."},{"family":"Wesenten","given":"N. J."},{"family":"Carson","given":"R. E."},{"family":"Varga","given":"M."},{"family":"Baldwin","given":"Pl"},{"family":"Selbie","given":"S."},{"family":"Belenky","given":"G."},{"family":"Herscovitch","given":"P."}],"issued":{"date-parts":[["1997"]]}}},{"id":1242,"uris":["http://zotero.org/users/2461669/items/5EB28PU5"],"uri":["http://zotero.org/users/2461669/items/5EB28PU5"],"itemData":{"id":1242,"type":"article-journal","title":"Functional neuroanatomy of human rapid-eye-movement sleep and dreaming","container-title":"Nature","page":"163-166","volume":"383","issue":"6596","author":[{"family":"Maquet","given":"Pierre"},{"family":"Péters","given":"Jean-Marie"},{"family":"Aerts","given":"Joël"},{"family":"Delfiore","given":"Guy"},{"family":"Degueldre","given":"Christian"},{"family":"Luxen","given":"André"},{"family":"Franck","given":"Georges"}],"issued":{"date-parts":[["1996"]]}}}],"schema":"https://github.com/citation-style-language/schema/raw/master/csl-citation.json"} </w:instrText>
      </w:r>
      <w:r w:rsidR="00FC4B35">
        <w:fldChar w:fldCharType="separate"/>
      </w:r>
      <w:r w:rsidR="00FC4B35" w:rsidRPr="00FC4B35">
        <w:t>(Braun et al. 1997; Maquet et al. 1996)</w:t>
      </w:r>
      <w:r w:rsidR="00FC4B35">
        <w:fldChar w:fldCharType="end"/>
      </w:r>
      <w:r w:rsidR="00DE282B">
        <w:t xml:space="preserve">. </w:t>
      </w:r>
      <w:r w:rsidR="00320712">
        <w:t>Among the most notable findings, the regional cerebral blood flow (rCBF) was decreased in several brain regions including the dorsolateral prefrontal cortex (</w:t>
      </w:r>
      <w:r w:rsidR="00294D92">
        <w:t>DL</w:t>
      </w:r>
      <w:r w:rsidR="00320712">
        <w:t xml:space="preserve">PFC), and was increased in other regions (occipital, temporal, and superior parietal cortices, hippocampal formation, anterior cingulate and the pons). </w:t>
      </w:r>
      <w:r w:rsidR="005A2F6F">
        <w:t>Following these works, researchers</w:t>
      </w:r>
      <w:r w:rsidR="00F40D55">
        <w:t xml:space="preserve"> postulated that these changes in the brain functional organization could explain the phenomenological characteristics of dream reports</w:t>
      </w:r>
      <w:r w:rsidR="00B07306">
        <w:t xml:space="preserve"> </w:t>
      </w:r>
      <w:r w:rsidR="00B07306">
        <w:fldChar w:fldCharType="begin"/>
      </w:r>
      <w:r w:rsidR="00B07306">
        <w:instrText xml:space="preserve"> ADDIN ZOTERO_ITEM CSL_CITATION {"citationID":"RAJsN4kz","properties":{"formattedCitation":"(Nir and Tononi 2010; Ruby 2011; Hobson, Pace-Schott, and Stickgold 2000)","plainCitation":"(Nir and Tononi 2010; Ruby 2011; Hobson, Pace-Schott, and Stickgold 2000)"},"citationItems":[{"id":1246,"uris":["http://zotero.org/users/2461669/items/C4I344S5"],"uri":["http://zotero.org/users/2461669/items/C4I344S5"],"itemData":{"id":1246,"type":"article-journal","title":"Dreaming and the brain: from phenomenology to neurophysiology","container-title":"Trends in Cognitive Sciences","page":"88-100","volume":"14","issue":"2","source":"CrossRef","DOI":"10.1016/j.tics.2009.12.001","ISSN":"13646613","shortTitle":"Dreaming and the brain","language":"en","author":[{"family":"Nir","given":"Yuval"},{"family":"Tononi","given":"Giulio"}],"issued":{"date-parts":[["2010",2]]}}},{"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1244,"uris":["http://zotero.org/users/2461669/items/2NP4AUM7"],"uri":["http://zotero.org/users/2461669/items/2NP4AUM7"],"itemData":{"id":1244,"type":"article-journal","title":"Dreaming and the brain: Toward a cognitive neuroscience of conscious states","container-title":"Behavioral and Brain Sciences","page":"793-842","volume":"23","issue":"6","source":"CrossRef","DOI":"10.1017/S0140525X00003976","ISSN":"0140525X","shortTitle":"Dreaming and the brain","author":[{"family":"Hobson","given":"J. Allan"},{"family":"Pace-Schott","given":"Edward F."},{"family":"Stickgold","given":"Robert"}],"issued":{"date-parts":[["2000",12]]}}}],"schema":"https://github.com/citation-style-language/schema/raw/master/csl-citation.json"} </w:instrText>
      </w:r>
      <w:r w:rsidR="00B07306">
        <w:fldChar w:fldCharType="separate"/>
      </w:r>
      <w:r w:rsidR="00B07306" w:rsidRPr="00B07306">
        <w:t>(Nir and Tononi 2010; Ruby 2011; Hobson, Pace-Schott, and Stickgold 2000)</w:t>
      </w:r>
      <w:r w:rsidR="00B07306">
        <w:fldChar w:fldCharType="end"/>
      </w:r>
      <w:r w:rsidR="005D1661">
        <w:t xml:space="preserve">. </w:t>
      </w:r>
      <w:r w:rsidR="00AC588D">
        <w:t xml:space="preserve">For instance, increased occipital cortex activity during REM sleep could explain the </w:t>
      </w:r>
      <w:r w:rsidR="00C1082C">
        <w:t xml:space="preserve">clear predominance of visual modality in dream reports, a phenomenon that Vincent van Gogh had already noticed when he wrote: </w:t>
      </w:r>
      <w:r w:rsidR="00C1082C" w:rsidRPr="00222AF6">
        <w:rPr>
          <w:i/>
        </w:rPr>
        <w:t>“I often think that the night is more alive and more richly colored than the day”</w:t>
      </w:r>
      <w:r w:rsidR="00C1082C">
        <w:t xml:space="preserve"> (Vincent van Gogh, 1888). </w:t>
      </w:r>
      <w:r w:rsidR="00C9328A">
        <w:t xml:space="preserve">Second, the increased activity during REM sleep in the hippocampal formation, a region well-known for its role in memory encoding and retrieval, could account for the presence of known images and characters in dreams. </w:t>
      </w:r>
      <w:r w:rsidR="00210A9E">
        <w:t>Finally, the decreased activity in the dorsolateral prefrontal cortex</w:t>
      </w:r>
      <w:r w:rsidR="00574C7B">
        <w:t>, a region involved in executive function, cognitive control and working memory,</w:t>
      </w:r>
      <w:r w:rsidR="00210A9E">
        <w:t xml:space="preserve"> could account for the lack of consistency, voluntary control and logical reasoning over the dream story.</w:t>
      </w:r>
      <w:r w:rsidR="00A601B1">
        <w:t xml:space="preserve"> This is consistent with studies</w:t>
      </w:r>
      <w:r w:rsidR="009648F4">
        <w:t xml:space="preserve"> </w:t>
      </w:r>
      <w:r w:rsidR="00A601B1">
        <w:t>on lucid dreaming which showed a partial reactivation</w:t>
      </w:r>
      <w:r w:rsidR="009648F4">
        <w:t xml:space="preserve"> of this area in lucid dreams compared to non-lucid dreams.</w:t>
      </w:r>
      <w:r w:rsidR="00827FC9">
        <w:t xml:space="preserve"> </w:t>
      </w:r>
      <w:r w:rsidR="00A3374C">
        <w:t>We will return to these correspondences between the phenomenology of dreams and brain activity in the chapter on the default mode network.</w:t>
      </w:r>
    </w:p>
    <w:p w14:paraId="1302A078" w14:textId="6C951F89" w:rsidR="0084539F" w:rsidRDefault="0084539F" w:rsidP="007E66FC">
      <w:pPr>
        <w:pStyle w:val="Titre2"/>
      </w:pPr>
      <w:bookmarkStart w:id="25" w:name="_Toc490466267"/>
      <w:r>
        <w:t>Brain activity during lucid dreaming</w:t>
      </w:r>
      <w:bookmarkEnd w:id="25"/>
    </w:p>
    <w:p w14:paraId="06BB3120" w14:textId="6A9F3658" w:rsidR="003B0CEC" w:rsidRDefault="000B191C" w:rsidP="003B0CEC">
      <w:pPr>
        <w:rPr>
          <w:color w:val="FF0000"/>
        </w:rPr>
      </w:pPr>
      <w:r>
        <w:t xml:space="preserve">Long considered </w:t>
      </w:r>
      <w:r w:rsidR="00E42E0D">
        <w:t>as a fantasy</w:t>
      </w:r>
      <w:r>
        <w:t xml:space="preserve">, lucid dreaming - the ability to become self-aware of dreaming during a dream, and in some cases, to control the dream scenario </w:t>
      </w:r>
      <w:r w:rsidR="00C9155E">
        <w:t>–</w:t>
      </w:r>
      <w:r>
        <w:t xml:space="preserve"> </w:t>
      </w:r>
      <w:r w:rsidR="00C9155E">
        <w:t xml:space="preserve">has recently gained considerable interest among researchers and the public. </w:t>
      </w:r>
      <w:r w:rsidR="00252C12">
        <w:t>The scientific study of lucid dreaming started in the nineteenth century when Hervey de Saint Denys, a learned oneirologist, published his landmark book “</w:t>
      </w:r>
      <w:r w:rsidR="00252C12">
        <w:rPr>
          <w:i/>
          <w:iCs/>
        </w:rPr>
        <w:t>Dreams and the Ways to Direct Them: Practical Observations”</w:t>
      </w:r>
      <w:r w:rsidR="00462D42">
        <w:rPr>
          <w:i/>
          <w:iCs/>
        </w:rPr>
        <w:t xml:space="preserve">, </w:t>
      </w:r>
      <w:r w:rsidR="00462D42" w:rsidRPr="00462D42">
        <w:rPr>
          <w:iCs/>
        </w:rPr>
        <w:t>in which he described his own</w:t>
      </w:r>
      <w:r w:rsidR="009324D6">
        <w:rPr>
          <w:iCs/>
        </w:rPr>
        <w:t xml:space="preserve"> lucid</w:t>
      </w:r>
      <w:r w:rsidR="00462D42" w:rsidRPr="00462D42">
        <w:rPr>
          <w:iCs/>
        </w:rPr>
        <w:t xml:space="preserve"> </w:t>
      </w:r>
      <w:r w:rsidR="009324D6">
        <w:rPr>
          <w:iCs/>
        </w:rPr>
        <w:t xml:space="preserve">dream experiences. </w:t>
      </w:r>
      <w:r w:rsidR="00574685">
        <w:t xml:space="preserve">More than a century later, </w:t>
      </w:r>
      <w:r w:rsidR="00CA3006">
        <w:t xml:space="preserve">more objective methods such as EEG and functional magnetic resonance imaging (fMRI) have become the technique of choice for understanding lucid dreams. </w:t>
      </w:r>
      <w:r w:rsidR="00866A7D">
        <w:t xml:space="preserve">Using a pre-determined ocular signal, Dresler was </w:t>
      </w:r>
      <w:r w:rsidR="000E6EEC">
        <w:t xml:space="preserve">remarkably </w:t>
      </w:r>
      <w:r w:rsidR="00866A7D">
        <w:t xml:space="preserve">able to measure, in real-time, the brain activity during lucid REM sleep and non-lucid REM sleep (though only one subject </w:t>
      </w:r>
      <w:r w:rsidR="00070B4C">
        <w:t xml:space="preserve">out of four </w:t>
      </w:r>
      <w:r w:rsidR="00866A7D">
        <w:t>had lu</w:t>
      </w:r>
      <w:r w:rsidR="002E18BE">
        <w:t>cid dreams of sufficient length</w:t>
      </w:r>
      <w:r w:rsidR="000E6EEC">
        <w:t xml:space="preserve">; </w:t>
      </w:r>
      <w:r w:rsidR="000E6EEC">
        <w:fldChar w:fldCharType="begin"/>
      </w:r>
      <w:r w:rsidR="000E6EEC">
        <w:instrText xml:space="preserve"> ADDIN ZOTERO_ITEM CSL_CITATION {"citationID":"aF1vVveS","properties":{"formattedCitation":"(Dresler et al. 2012)","plainCitation":"(Dresler et al. 2012)"},"citationItems":[{"id":94,"uris":["http://zotero.org/users/2461669/items/HWX5SQT9"],"uri":["http://zotero.org/users/2461669/items/HWX5SQT9"],"itemData":{"id":94,"type":"article-journal","title":"Neural correlates of dream lucidity obtained from contrasting lucid versus non-lucid REM sleep: a combined EEG/fMRI case study","container-title":"Sleep","page":"1017-1020","volume":"35","issue":"7","source":"PubMed","abstract":"STUDY OBJECTIVES: To investigate the neural correlates of lucid dreaming.\nDESIGN: Parallel EEG/fMRI recordings of night sleep.\nSETTING: Sleep laboratory and fMRI facilities.\nPARTICIPANTS: Four experienced lucid dreamers.\nINTERVENTIONS: N/A.\nMEASUREMENTS AND RESULTS: Out of 4 participants, one subject had 2 episodes of verified lucid REM sleep of sufficient length to be analyzed by fMRI. During lucid dreaming the bilateral precuneus, cuneus, parietal lobules, and prefrontal and occipito-temporal cortices activated strongly as compared with non-lucid REM sleep.\nCONCLUSIONS: In line with recent EEG data, lucid dreaming was associated with a reactivation of areas which are normally deactivated during REM sleep. This pattern of activity can explain the recovery of reflective cognitive capabilities that are the hallmark of lucid dreaming.","DOI":"10.5665/sleep.1974","ISSN":"1550-9109","note":"PMID: 22754049\nPMCID: PMC3369221","shortTitle":"Neural correlates of dream lucidity obtained from contrasting lucid versus non-lucid REM sleep","journalAbbreviation":"Sleep","language":"eng","author":[{"family":"Dresler","given":"Martin"},{"family":"Wehrle","given":"Renate"},{"family":"Spoormaker","given":"Victor I."},{"family":"Koch","given":"Stefan P."},{"family":"Holsboer","given":"Florian"},{"family":"Steiger","given":"Axel"},{"family":"Obrig","given":"Hellmuth"},{"family":"Sämann","given":"Philipp G."},{"family":"Czisch","given":"Michael"}],"issued":{"date-parts":[["2012",7]]}}}],"schema":"https://github.com/citation-style-language/schema/raw/master/csl-citation.json"} </w:instrText>
      </w:r>
      <w:r w:rsidR="000E6EEC">
        <w:fldChar w:fldCharType="separate"/>
      </w:r>
      <w:r w:rsidR="000E6EEC" w:rsidRPr="000E6EEC">
        <w:t>Dresler et al. 2012)</w:t>
      </w:r>
      <w:r w:rsidR="000E6EEC">
        <w:fldChar w:fldCharType="end"/>
      </w:r>
      <w:r w:rsidR="00C62151">
        <w:t xml:space="preserve">. </w:t>
      </w:r>
      <w:r w:rsidR="00A84239">
        <w:t xml:space="preserve">Lucid REM sleep was associated with a reactivation of areas that are normally deactivated during REM sleep, such as </w:t>
      </w:r>
      <w:r w:rsidR="000652F4">
        <w:t xml:space="preserve">bilateral </w:t>
      </w:r>
      <w:r w:rsidR="00F84BE2">
        <w:t xml:space="preserve">precuneous, </w:t>
      </w:r>
      <w:r w:rsidR="00A84239">
        <w:t xml:space="preserve">parietal lobules and prefrontal and occipito-temporal cortices. </w:t>
      </w:r>
      <w:r w:rsidR="00EC25B1">
        <w:t xml:space="preserve">Phenomenologically, these regions are </w:t>
      </w:r>
      <w:r w:rsidR="00F9202F">
        <w:t xml:space="preserve">either </w:t>
      </w:r>
      <w:r w:rsidR="00EC25B1">
        <w:t xml:space="preserve">involved in </w:t>
      </w:r>
      <w:r w:rsidR="00017404">
        <w:t xml:space="preserve">self-awareness and </w:t>
      </w:r>
      <w:r w:rsidR="00EC25B1">
        <w:t>executive functions</w:t>
      </w:r>
      <w:r w:rsidR="00E4396B">
        <w:t>,</w:t>
      </w:r>
      <w:r w:rsidR="00EC25B1">
        <w:t xml:space="preserve"> and their reactivation during lucid dream</w:t>
      </w:r>
      <w:r w:rsidR="00E4396B">
        <w:t>ing</w:t>
      </w:r>
      <w:r w:rsidR="00EC25B1">
        <w:t xml:space="preserve"> could account for the resurgence of </w:t>
      </w:r>
      <w:r w:rsidR="00E4396B">
        <w:t xml:space="preserve">a certain level of self-awareness and voluntary control. </w:t>
      </w:r>
      <w:r w:rsidR="000E6EEC">
        <w:t xml:space="preserve">Even more recently, </w:t>
      </w:r>
      <w:r w:rsidR="00D82EB1">
        <w:t xml:space="preserve">Voss was able to induce self-reflective awareness during dream using </w:t>
      </w:r>
      <w:r w:rsidR="00D82EB1" w:rsidRPr="00D82EB1">
        <w:t>fronto-temporal transcranial alternating current stimulation</w:t>
      </w:r>
      <w:r w:rsidR="00FE0A02">
        <w:t xml:space="preserve"> </w:t>
      </w:r>
      <w:r w:rsidR="00FE0A02">
        <w:fldChar w:fldCharType="begin"/>
      </w:r>
      <w:r w:rsidR="00FE0A02">
        <w:instrText xml:space="preserve"> ADDIN ZOTERO_ITEM CSL_CITATION {"citationID":"mhDboeA4","properties":{"formattedCitation":"(Voss et al. 2014)","plainCitation":"(Voss et al. 2014)"},"citationItems":[{"id":1248,"uris":["http://zotero.org/users/2461669/items/RK7HZ3CC"],"uri":["http://zotero.org/users/2461669/items/RK7HZ3CC"],"itemData":{"id":1248,"type":"article-journal","title":"Induction of self awareness in dreams through frontal low current stimulation of gamma activity","container-title":"Nature Neuroscience","page":"810-812","volume":"17","issue":"6","source":"CrossRef","DOI":"10.1038/nn.3719","ISSN":"1097-6256, 1546-1726","author":[{"family":"Voss","given":"Ursula"},{"family":"Holzmann","given":"Romain"},{"family":"Hobson","given":"Allan"},{"family":"Paulus","given":"Walter"},{"family":"Koppehele-Gossel","given":"Judith"},{"family":"Klimke","given":"Ansgar"},{"family":"Nitsche","given":"Michael A"}],"issued":{"date-parts":[["2014",5,11]]}}}],"schema":"https://github.com/citation-style-language/schema/raw/master/csl-citation.json"} </w:instrText>
      </w:r>
      <w:r w:rsidR="00FE0A02">
        <w:fldChar w:fldCharType="separate"/>
      </w:r>
      <w:r w:rsidR="00FE0A02" w:rsidRPr="00FE0A02">
        <w:t>(Voss et al. 2014)</w:t>
      </w:r>
      <w:r w:rsidR="00FE0A02">
        <w:fldChar w:fldCharType="end"/>
      </w:r>
      <w:r w:rsidR="00D82EB1">
        <w:t>. They reported that</w:t>
      </w:r>
      <w:r w:rsidR="00D82EB1" w:rsidRPr="00D82EB1">
        <w:t xml:space="preserve"> lucid </w:t>
      </w:r>
      <w:r w:rsidR="00696F45">
        <w:t xml:space="preserve">dreams </w:t>
      </w:r>
      <w:r w:rsidR="00D82EB1" w:rsidRPr="00D82EB1">
        <w:t xml:space="preserve">were most prominent during stimulation </w:t>
      </w:r>
      <w:r w:rsidR="009A6C0F">
        <w:t xml:space="preserve">in the lower gamma band (58% of lucid dreams following a stimulation at 25 Hz and 77% of lucid dreams following a stimulation at 40 Hz). </w:t>
      </w:r>
      <w:r w:rsidR="00696F45">
        <w:t>However, the lucidity was not assessed directly by the dreamer but assumed a posteriori if the subjects reported elevated ratings on a lucidity scale.</w:t>
      </w:r>
      <w:r w:rsidR="00C66D01">
        <w:t xml:space="preserve"> In conclusion, lucid dreaming provides an appealing and elegant way to study, in real time, the cerebral correlates of dreaming. </w:t>
      </w:r>
      <w:r w:rsidR="00AB0452">
        <w:t xml:space="preserve">Yet, the inherent problem with this method lies precisely in the fact that lucid dreams are, by nature, different from non-lucid dreams. </w:t>
      </w:r>
      <w:r w:rsidR="003B0CEC">
        <w:t>As exciting as the results are, it would be however difficult to generalize them to the research on non-lucid dreams.</w:t>
      </w:r>
      <w:r w:rsidR="00696F45">
        <w:t xml:space="preserve">  </w:t>
      </w:r>
    </w:p>
    <w:p w14:paraId="48BBD478" w14:textId="56584AE7" w:rsidR="004D5A45" w:rsidRDefault="00C71D28" w:rsidP="003B0CEC">
      <w:pPr>
        <w:pStyle w:val="Titre2"/>
      </w:pPr>
      <w:bookmarkStart w:id="26" w:name="_Toc490466268"/>
      <w:r>
        <w:t xml:space="preserve">Brain activity </w:t>
      </w:r>
      <w:r w:rsidR="008C7443">
        <w:t xml:space="preserve">in </w:t>
      </w:r>
      <w:r w:rsidR="001547A9">
        <w:t xml:space="preserve">the minutes preceding </w:t>
      </w:r>
      <w:r w:rsidR="0077629D">
        <w:t>a dream report</w:t>
      </w:r>
      <w:bookmarkEnd w:id="26"/>
    </w:p>
    <w:p w14:paraId="4445CAF9" w14:textId="52F9A404" w:rsidR="0022487E" w:rsidRDefault="001507BB" w:rsidP="005648B4">
      <w:r>
        <w:t xml:space="preserve">Another line of research consists in comparing the </w:t>
      </w:r>
      <w:r w:rsidR="00E53960">
        <w:t>EEG power in various frequency bands</w:t>
      </w:r>
      <w:r w:rsidR="00DB5BB0">
        <w:t xml:space="preserve"> in the minutes preceding a morning </w:t>
      </w:r>
      <w:r>
        <w:t xml:space="preserve">awakening </w:t>
      </w:r>
      <w:r w:rsidR="00E53960">
        <w:t xml:space="preserve">associated, </w:t>
      </w:r>
      <w:r>
        <w:t>or not</w:t>
      </w:r>
      <w:r w:rsidR="00E53960">
        <w:t>,</w:t>
      </w:r>
      <w:r>
        <w:t xml:space="preserve"> with a dream recall.</w:t>
      </w:r>
      <w:r w:rsidR="00436356">
        <w:t xml:space="preserve"> </w:t>
      </w:r>
      <w:r w:rsidR="00AF1157">
        <w:t>This paradigm has been used in several studies over the last decades</w:t>
      </w:r>
      <w:r w:rsidR="00A36985">
        <w:t xml:space="preserve">, the findings of which are summarized </w:t>
      </w:r>
      <w:r w:rsidR="00CA5C42">
        <w:t>as follows</w:t>
      </w:r>
      <w:r w:rsidR="00A36985">
        <w:t xml:space="preserve">. </w:t>
      </w:r>
    </w:p>
    <w:p w14:paraId="78F4D01E" w14:textId="44889B6E" w:rsidR="00B2004E" w:rsidRDefault="00F92E51" w:rsidP="005648B4">
      <w:r>
        <w:t xml:space="preserve">In 2004, </w:t>
      </w:r>
      <w:r w:rsidR="007B64F4">
        <w:t xml:space="preserve">Esposito reported that </w:t>
      </w:r>
      <w:r w:rsidR="004C2322">
        <w:t xml:space="preserve">in both REM and </w:t>
      </w:r>
      <w:r w:rsidR="00E41A70">
        <w:t>N2</w:t>
      </w:r>
      <w:r w:rsidR="004C2322">
        <w:t xml:space="preserve"> sleep,</w:t>
      </w:r>
      <w:r w:rsidR="00E41A70">
        <w:t xml:space="preserve"> dream recall was associated with a lower alpha and delta power in the 3 minutes preceding awakening. </w:t>
      </w:r>
      <w:r w:rsidR="007B08BD">
        <w:t xml:space="preserve">According to the authors, the alpha effect </w:t>
      </w:r>
      <w:r w:rsidR="007B64F4">
        <w:t xml:space="preserve">may reflect </w:t>
      </w:r>
      <w:r w:rsidR="007B08BD">
        <w:t xml:space="preserve">increased </w:t>
      </w:r>
      <w:r w:rsidR="007B64F4">
        <w:t xml:space="preserve">cognitive elaboration </w:t>
      </w:r>
      <w:r w:rsidR="005E2610">
        <w:t xml:space="preserve">and visual imagery </w:t>
      </w:r>
      <w:r w:rsidR="00021A27">
        <w:t>as well as</w:t>
      </w:r>
      <w:r w:rsidR="007B08BD">
        <w:t xml:space="preserve"> increased </w:t>
      </w:r>
      <w:r w:rsidR="007B64F4">
        <w:t>attention and memory processes.</w:t>
      </w:r>
      <w:r w:rsidR="008F7253">
        <w:t xml:space="preserve"> A few years later, Marzano found</w:t>
      </w:r>
      <w:r w:rsidR="00DB5BB0">
        <w:t xml:space="preserve"> that dream recall </w:t>
      </w:r>
      <w:r w:rsidR="008F7253">
        <w:t>after mo</w:t>
      </w:r>
      <w:r w:rsidR="00DB5BB0">
        <w:t xml:space="preserve">rning awakening from REM sleep was associated with </w:t>
      </w:r>
      <w:r w:rsidR="008F7253">
        <w:t xml:space="preserve">a higher frontal 5–7 Hz (theta) activity </w:t>
      </w:r>
      <w:r w:rsidR="00DB5BB0">
        <w:t>in the</w:t>
      </w:r>
      <w:r w:rsidR="00DB0B25">
        <w:t xml:space="preserve"> 5 minutes preceding awakening</w:t>
      </w:r>
      <w:r w:rsidR="00CE3D52">
        <w:t xml:space="preserve"> </w:t>
      </w:r>
      <w:r w:rsidR="00CE3D52">
        <w:fldChar w:fldCharType="begin"/>
      </w:r>
      <w:r w:rsidR="00CE3D52">
        <w:instrText xml:space="preserve"> ADDIN ZOTERO_ITEM CSL_CITATION {"citationID":"0aoBWB3k","properties":{"formattedCitation":"(Marzano et al. 2011)","plainCitation":"(Marzano et al. 2011)"},"citationItems":[{"id":47,"uris":["http://zotero.org/users/2461669/items/8ZVMEHEH"],"uri":["http://zotero.org/users/2461669/items/8ZVMEHEH"],"itemData":{"id":47,"type":"article-journal","title":"Recalling and Forgetting Dreams: Theta and Alpha Oscillations during Sleep Predict Subsequent Dream Recall","container-title":"The Journal of Neuroscience","page":"6674-6683","volume":"31","issue":"18","abstract":"Under the assumption that dream recall is a peculiar form of declarative memory, we have hypothesized that (1) the encoding of dream contents during sleep should share some electrophysiological mechanisms with the encoding of episodic memories of the awake brain and (2) recalling a dream(s) after awakening from non-rapid eye movement (NREM) and rapid eye movement (REM) sleep should be associated with different brain oscillations. Here, we report that cortical brain oscillations of human sleep are predictive of successful dream recall. In particular, after morning awakening from REM sleep, a higher frontal 5–7 Hz (theta) activity was associated with successful dream recall. This finding mirrors the increase in frontal theta activity during successful encoding of episodic memories in wakefulness. Moreover, in keeping with the different EEG background, a different predictive relationship was found after awakening from stage 2 NREM sleep. Specifically, a lower 8–12 Hz (alpha) oscillatory activity of the right temporal area was associated with a successful dream recall. These findings provide the first evidence of univocal cortical electroencephalographic correlates of dream recall, suggesting that the neurophysiological mechanisms underlying the encoding and recall of episodic memories may remain the same across different states of consciousness.","DOI":"10.1523/JNEUROSCI.0412-11.2011","journalAbbreviation":"The Journal of Neuroscience","author":[{"family":"Marzano","given":"Cristina"},{"family":"Ferrara","given":"Michele"},{"family":"Mauro","given":"Federica"},{"family":"Moroni","given":"Fabio"},{"family":"Gorgoni","given":"Maurizio"},{"family":"Tempesta","given":"Daniela"},{"family":"Cipolli","given":"Carlo"},{"family":"De Gennaro","given":"Luigi"}],"issued":{"date-parts":[["2011"]],"season":"mai"}}}],"schema":"https://github.com/citation-style-language/schema/raw/master/csl-citation.json"} </w:instrText>
      </w:r>
      <w:r w:rsidR="00CE3D52">
        <w:fldChar w:fldCharType="separate"/>
      </w:r>
      <w:r w:rsidR="00CE3D52" w:rsidRPr="00CE3D52">
        <w:t>(Marzano et al. 2011)</w:t>
      </w:r>
      <w:r w:rsidR="00CE3D52">
        <w:fldChar w:fldCharType="end"/>
      </w:r>
      <w:r w:rsidR="00DB0B25">
        <w:t>. In N2 sleep, dream recall was associated with a decrease</w:t>
      </w:r>
      <w:r w:rsidR="00CE3D52">
        <w:t xml:space="preserve"> in</w:t>
      </w:r>
      <w:r w:rsidR="00DB0B25">
        <w:t xml:space="preserve"> alpha power, </w:t>
      </w:r>
      <w:r w:rsidR="003D2969">
        <w:t>an observation consistent with Esposito’s results.</w:t>
      </w:r>
      <w:r w:rsidR="007E03DC">
        <w:t xml:space="preserve"> </w:t>
      </w:r>
      <w:r w:rsidR="00CF770D">
        <w:t>The same year, another study reported a lower delta power for the dream recall condition following awakening from N</w:t>
      </w:r>
      <w:r w:rsidR="005648B4">
        <w:t>2</w:t>
      </w:r>
      <w:r w:rsidR="00CF770D">
        <w:t xml:space="preserve"> sleep, and a higher alpha and beta power in occipital derivations for REM sleep </w:t>
      </w:r>
      <w:r w:rsidR="00CF770D">
        <w:fldChar w:fldCharType="begin"/>
      </w:r>
      <w:r w:rsidR="00CF770D">
        <w:instrText xml:space="preserve"> ADDIN ZOTERO_ITEM CSL_CITATION {"citationID":"HXI0Tezj","properties":{"formattedCitation":"(Chellappa et al. 2011)","plainCitation":"(Chellappa et al. 2011)"},"citationItems":[{"id":1251,"uris":["http://zotero.org/users/2461669/items/FUA2928X"],"uri":["http://zotero.org/users/2461669/items/FUA2928X"],"itemData":{"id":1251,"type":"article-journal","title":"Cortical activation patterns herald successful dream recall after NREM and REM sleep","container-title":"Biological Psychology","page":"251-256","volume":"87","issue":"2","source":"CrossRef","DOI":"10.1016/j.biopsycho.2011.03.004","ISSN":"03010511","language":"en","author":[{"family":"Chellappa","given":"Sarah Laxhmi"},{"family":"Frey","given":"Sylvia"},{"family":"Knoblauch","given":"Vera"},{"family":"Cajochen","given":"Christian"}],"issued":{"date-parts":[["2011",5]]}}}],"schema":"https://github.com/citation-style-language/schema/raw/master/csl-citation.json"} </w:instrText>
      </w:r>
      <w:r w:rsidR="00CF770D">
        <w:fldChar w:fldCharType="separate"/>
      </w:r>
      <w:r w:rsidR="00CF770D" w:rsidRPr="00CF770D">
        <w:t>(Chellappa et al. 2011)</w:t>
      </w:r>
      <w:r w:rsidR="00CF770D">
        <w:fldChar w:fldCharType="end"/>
      </w:r>
      <w:r w:rsidR="00CF770D">
        <w:t xml:space="preserve">. </w:t>
      </w:r>
      <w:r w:rsidR="003A4D14">
        <w:t xml:space="preserve">Finally, a recent study, </w:t>
      </w:r>
      <w:r w:rsidR="005648B4">
        <w:t xml:space="preserve">inaccurately </w:t>
      </w:r>
      <w:r w:rsidR="003A4D14">
        <w:t xml:space="preserve">entitled </w:t>
      </w:r>
      <w:r w:rsidR="003A4D14" w:rsidRPr="003A4D14">
        <w:rPr>
          <w:i/>
        </w:rPr>
        <w:t>“the cerebral correlates of dreaming”</w:t>
      </w:r>
      <w:r w:rsidR="003A4D14">
        <w:t xml:space="preserve">, </w:t>
      </w:r>
      <w:r w:rsidR="005648B4">
        <w:t xml:space="preserve">reported that in both N2 and REM sleep, reports of dream experience were associated with local decreases in delta power in posterior cortical regions in the 2 minutes preceding awakening. </w:t>
      </w:r>
      <w:r w:rsidR="003436A4">
        <w:t xml:space="preserve">The authors were able to predict whether an individual reported dreaming or the absence of dream experiences after awakening from N2 sleep by monitoring </w:t>
      </w:r>
      <w:r w:rsidR="005648B4">
        <w:t>this posterior ‘hot zone’ in real time</w:t>
      </w:r>
      <w:r w:rsidR="0063224A">
        <w:t>.</w:t>
      </w:r>
    </w:p>
    <w:p w14:paraId="47BFB728" w14:textId="3EA3925B" w:rsidR="0022487E" w:rsidRDefault="00436356" w:rsidP="005648B4">
      <w:r>
        <w:t>T</w:t>
      </w:r>
      <w:r w:rsidR="00794BA5">
        <w:t>he results</w:t>
      </w:r>
      <w:r>
        <w:t xml:space="preserve"> from these studies</w:t>
      </w:r>
      <w:r w:rsidR="00794BA5">
        <w:t xml:space="preserve"> are heterogeneous and sometimes contradictory.</w:t>
      </w:r>
      <w:r>
        <w:t xml:space="preserve"> Moreover, despite this paradigm</w:t>
      </w:r>
      <w:r w:rsidRPr="00436356">
        <w:t xml:space="preserve"> may seem attractive</w:t>
      </w:r>
      <w:r>
        <w:t xml:space="preserve"> at first</w:t>
      </w:r>
      <w:r w:rsidRPr="00436356">
        <w:t>, the problem</w:t>
      </w:r>
      <w:r>
        <w:t xml:space="preserve"> still remains</w:t>
      </w:r>
      <w:r w:rsidRPr="00436356">
        <w:t xml:space="preserve"> that we can never be sure whether the dream actually took place in the minutes just before awakening or several tens of minutes before.</w:t>
      </w:r>
    </w:p>
    <w:p w14:paraId="16C071CA" w14:textId="09B517FB" w:rsidR="002D6CED" w:rsidRDefault="00A34F4E" w:rsidP="005B21F9">
      <w:pPr>
        <w:pStyle w:val="Titre2"/>
      </w:pPr>
      <w:bookmarkStart w:id="27" w:name="_Toc490466269"/>
      <w:r>
        <w:t>Dreaming</w:t>
      </w:r>
      <w:r w:rsidR="00353E78">
        <w:t xml:space="preserve"> </w:t>
      </w:r>
      <w:r w:rsidR="00CB12D6">
        <w:t>as a subsystem of the default mode network</w:t>
      </w:r>
      <w:bookmarkEnd w:id="27"/>
    </w:p>
    <w:p w14:paraId="5B2F632E" w14:textId="5440D10D" w:rsidR="00221D6F" w:rsidRDefault="0091150A" w:rsidP="00764BAE">
      <w:r>
        <w:t>The past few years have witnessed the emergence of a new conceptual framework of dreaming</w:t>
      </w:r>
      <w:r w:rsidR="00CB1FD9">
        <w:t xml:space="preserve">, </w:t>
      </w:r>
      <w:r w:rsidR="00945333">
        <w:t>centered</w:t>
      </w:r>
      <w:r w:rsidR="00F3647E">
        <w:t xml:space="preserve"> </w:t>
      </w:r>
      <w:r w:rsidR="00FD3AEA">
        <w:t>on</w:t>
      </w:r>
      <w:r w:rsidR="00E85881">
        <w:t xml:space="preserve"> the idea that </w:t>
      </w:r>
      <w:r w:rsidR="003248CD">
        <w:t xml:space="preserve">dreaming is a </w:t>
      </w:r>
      <w:r w:rsidR="005F5C29">
        <w:t xml:space="preserve">unique </w:t>
      </w:r>
      <w:r w:rsidR="003248CD">
        <w:t xml:space="preserve">form of </w:t>
      </w:r>
      <w:r w:rsidR="009967A0">
        <w:t>mind-wandering</w:t>
      </w:r>
      <w:r w:rsidR="003248CD">
        <w:t xml:space="preserve">, which </w:t>
      </w:r>
      <w:r w:rsidR="006C0130">
        <w:t xml:space="preserve">cerebral correlates are a subsystem of the default mode network (DMN; see </w:t>
      </w:r>
      <w:r w:rsidR="00DE2F88">
        <w:t>Box</w:t>
      </w:r>
      <w:r w:rsidR="003A7323">
        <w:t xml:space="preserve"> </w:t>
      </w:r>
      <w:r w:rsidR="00DE2F88">
        <w:t>1</w:t>
      </w:r>
      <w:r w:rsidR="002B119C">
        <w:t xml:space="preserve">; </w:t>
      </w:r>
      <w:r w:rsidR="002B119C" w:rsidRPr="000E4AD9">
        <w:t>Domhoff 2011; Domhoff and Fox 2015; Christoff et al. 2016</w:t>
      </w:r>
      <w:r w:rsidR="00DE2F88">
        <w:t>)</w:t>
      </w:r>
      <w:r w:rsidR="003248CD">
        <w:t xml:space="preserve">. </w:t>
      </w:r>
      <w:r w:rsidR="00A84A42">
        <w:t>Based on</w:t>
      </w:r>
      <w:r w:rsidR="005E0D72">
        <w:t xml:space="preserve"> the</w:t>
      </w:r>
      <w:r w:rsidR="00A84A42">
        <w:t xml:space="preserve"> fact that dreaming and waking spontaneo</w:t>
      </w:r>
      <w:r w:rsidR="0038487B">
        <w:t xml:space="preserve">us thought share many features (i.e. predominance of the audiovisual modalities, centered on one’s current goals and concerns, draw heavily on semantic and episodic memory in constructing simulations and future plans, </w:t>
      </w:r>
      <w:r w:rsidR="004B35A7">
        <w:t>presence of</w:t>
      </w:r>
      <w:r w:rsidR="0038487B">
        <w:t xml:space="preserve"> a wide range of affect)</w:t>
      </w:r>
      <w:r w:rsidR="00221D6F">
        <w:t xml:space="preserve">, </w:t>
      </w:r>
      <w:r w:rsidR="005E0D72">
        <w:t>some</w:t>
      </w:r>
      <w:r w:rsidR="00221D6F">
        <w:t xml:space="preserve"> authors have postulated that dreaming is a </w:t>
      </w:r>
      <w:r w:rsidR="00F74232" w:rsidRPr="00F74232">
        <w:rPr>
          <w:i/>
        </w:rPr>
        <w:t>“</w:t>
      </w:r>
      <w:r w:rsidR="00221D6F" w:rsidRPr="00F74232">
        <w:rPr>
          <w:i/>
        </w:rPr>
        <w:t>type of spontaneous thought that is highly unconstrained, hyper</w:t>
      </w:r>
      <w:r w:rsidR="005823EE" w:rsidRPr="00F74232">
        <w:rPr>
          <w:i/>
        </w:rPr>
        <w:t>-</w:t>
      </w:r>
      <w:r w:rsidR="00221D6F" w:rsidRPr="00F74232">
        <w:rPr>
          <w:i/>
        </w:rPr>
        <w:t xml:space="preserve">associative and </w:t>
      </w:r>
      <w:r w:rsidR="005823EE" w:rsidRPr="00F74232">
        <w:rPr>
          <w:i/>
        </w:rPr>
        <w:t>highly immersive</w:t>
      </w:r>
      <w:r w:rsidR="00F74232" w:rsidRPr="00F74232">
        <w:rPr>
          <w:i/>
        </w:rPr>
        <w:t>”</w:t>
      </w:r>
      <w:r w:rsidR="002B119C">
        <w:t xml:space="preserve"> </w:t>
      </w:r>
      <w:r w:rsidR="002B119C">
        <w:fldChar w:fldCharType="begin"/>
      </w:r>
      <w:r w:rsidR="002B119C">
        <w:instrText xml:space="preserve"> ADDIN ZOTERO_ITEM CSL_CITATION {"citationID":"2Reumowj","properties":{"formattedCitation":"(Christoff et al. 2016)","plainCitation":"(Christoff et al. 2016)"},"citationItems":[{"id":1064,"uris":["http://zotero.org/users/2461669/items/Z4IEV5FE"],"uri":["http://zotero.org/users/2461669/items/Z4IEV5FE"],"itemData":{"id":1064,"type":"article-journal","title":"Mind-wandering as spontaneous thought: a dynamic framework","container-title":"Nature Reviews Neuroscience","page":"718-731","volume":"17","issue":"11","source":"CrossRef","DOI":"10.1038/nrn.2016.113","ISSN":"1471-003X, 1471-0048","shortTitle":"Mind-wandering as spontaneous thought","author":[{"family":"Christoff","given":"Kalina"},{"family":"Irving","given":"Zachary C."},{"family":"Fox","given":"Kieran C. R."},{"family":"Spreng","given":"R. Nathan"},{"family":"Andrews-Hanna","given":"Jessica R."}],"issued":{"date-parts":[["2016",9,22]]}}}],"schema":"https://github.com/citation-style-language/schema/raw/master/csl-citation.json"} </w:instrText>
      </w:r>
      <w:r w:rsidR="002B119C">
        <w:fldChar w:fldCharType="separate"/>
      </w:r>
      <w:r w:rsidR="002B119C" w:rsidRPr="002B119C">
        <w:t>(Christoff et al. 2016)</w:t>
      </w:r>
      <w:r w:rsidR="002B119C">
        <w:fldChar w:fldCharType="end"/>
      </w:r>
      <w:r w:rsidR="005823EE">
        <w:t xml:space="preserve">. </w:t>
      </w:r>
      <w:r w:rsidR="005E0D72">
        <w:t>Using the results of lesion and REM sleep neuroimaging studies, they argued that</w:t>
      </w:r>
      <w:r w:rsidR="002B119C">
        <w:t xml:space="preserve"> dreaming should be accompanied, at the neural level, </w:t>
      </w:r>
      <w:r w:rsidR="00221D6F">
        <w:t xml:space="preserve">by a strong recruitment of </w:t>
      </w:r>
      <w:r w:rsidR="002B119C">
        <w:t xml:space="preserve">the </w:t>
      </w:r>
      <w:r w:rsidR="00221D6F">
        <w:t>default</w:t>
      </w:r>
      <w:r w:rsidR="002B119C">
        <w:t xml:space="preserve"> mode </w:t>
      </w:r>
      <w:r w:rsidR="00221D6F">
        <w:t>network medial temporal lobe (MTL)-</w:t>
      </w:r>
      <w:r w:rsidR="002B119C">
        <w:t>centered subsystem</w:t>
      </w:r>
      <w:r w:rsidR="00221D6F">
        <w:t xml:space="preserve"> and strong deactivations in frontoparietal control</w:t>
      </w:r>
      <w:r w:rsidR="002B119C">
        <w:t xml:space="preserve"> </w:t>
      </w:r>
      <w:r w:rsidR="000E696F">
        <w:t>network regions</w:t>
      </w:r>
      <w:r w:rsidR="00CC0430">
        <w:t xml:space="preserve"> (such as the DLPFC)</w:t>
      </w:r>
      <w:r w:rsidR="00764BAE">
        <w:t xml:space="preserve">. Activation of the former areas could be related to the generation of spontaneous thoughts, during both wake and sleep, while the deactivation of the latter areas could explain the high volatility and variability of dream content over time. </w:t>
      </w:r>
    </w:p>
    <w:p w14:paraId="4E8D0A40" w14:textId="77777777" w:rsidR="00424200" w:rsidRDefault="00424200">
      <w:pPr>
        <w:spacing w:after="200" w:line="276" w:lineRule="auto"/>
        <w:jc w:val="left"/>
        <w:rPr>
          <w:b/>
        </w:rPr>
      </w:pPr>
      <w:r>
        <w:rPr>
          <w:b/>
        </w:rPr>
        <w:br w:type="page"/>
      </w:r>
    </w:p>
    <w:p w14:paraId="0BE64971" w14:textId="0C698F70" w:rsidR="00E82603" w:rsidRPr="00DB6EEC" w:rsidRDefault="00DE2F88" w:rsidP="00624FE5">
      <w:pPr>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jc w:val="center"/>
        <w:rPr>
          <w:rFonts w:ascii="Arial" w:hAnsi="Arial" w:cs="Arial"/>
          <w:b/>
          <w:sz w:val="23"/>
          <w:szCs w:val="23"/>
        </w:rPr>
      </w:pPr>
      <w:r>
        <w:rPr>
          <w:rFonts w:ascii="Arial" w:hAnsi="Arial" w:cs="Arial"/>
          <w:b/>
          <w:sz w:val="23"/>
          <w:szCs w:val="23"/>
        </w:rPr>
        <w:t>BOX 1</w:t>
      </w:r>
      <w:r w:rsidR="006C0130">
        <w:rPr>
          <w:rFonts w:ascii="Arial" w:hAnsi="Arial" w:cs="Arial"/>
          <w:b/>
          <w:sz w:val="23"/>
          <w:szCs w:val="23"/>
        </w:rPr>
        <w:t xml:space="preserve">: </w:t>
      </w:r>
      <w:r w:rsidR="006A4C51">
        <w:rPr>
          <w:rFonts w:ascii="Arial" w:hAnsi="Arial" w:cs="Arial"/>
          <w:b/>
          <w:sz w:val="23"/>
          <w:szCs w:val="23"/>
        </w:rPr>
        <w:t>FUNCTIONAL C</w:t>
      </w:r>
      <w:r w:rsidR="006A4C51" w:rsidRPr="00DB6EEC">
        <w:rPr>
          <w:rFonts w:ascii="Arial" w:hAnsi="Arial" w:cs="Arial"/>
          <w:b/>
          <w:sz w:val="23"/>
          <w:szCs w:val="23"/>
        </w:rPr>
        <w:t xml:space="preserve">ONNECTIVITY </w:t>
      </w:r>
      <w:r w:rsidR="006A4C51">
        <w:rPr>
          <w:rFonts w:ascii="Arial" w:hAnsi="Arial" w:cs="Arial"/>
          <w:b/>
          <w:sz w:val="23"/>
          <w:szCs w:val="23"/>
        </w:rPr>
        <w:t>&amp; DEFAULT MODE N</w:t>
      </w:r>
      <w:r w:rsidR="006A4C51" w:rsidRPr="00DB6EEC">
        <w:rPr>
          <w:rFonts w:ascii="Arial" w:hAnsi="Arial" w:cs="Arial"/>
          <w:b/>
          <w:sz w:val="23"/>
          <w:szCs w:val="23"/>
        </w:rPr>
        <w:t>ETWORK</w:t>
      </w:r>
    </w:p>
    <w:p w14:paraId="2C88E95D" w14:textId="74F0B871" w:rsidR="00E82603" w:rsidRPr="00DB6EEC" w:rsidRDefault="00400E04" w:rsidP="00624FE5">
      <w:pPr>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rPr>
          <w:rFonts w:ascii="Arial" w:hAnsi="Arial" w:cs="Arial"/>
          <w:sz w:val="23"/>
          <w:szCs w:val="23"/>
        </w:rPr>
      </w:pPr>
      <w:r w:rsidRPr="00DB6EEC">
        <w:rPr>
          <w:rFonts w:ascii="Arial" w:hAnsi="Arial" w:cs="Arial"/>
          <w:sz w:val="23"/>
          <w:szCs w:val="23"/>
        </w:rPr>
        <w:t xml:space="preserve">The basis of functional connectivity is to measure the correlations between brain regions of spontaneous low-frequency (&gt;0.1 Hz) BOLD fluctuations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BJ7T0DPR","properties":{"formattedCitation":"(Buckner, Krienen, and Yeo 2013)","plainCitation":"(Buckner, Krienen, and Yeo 2013)"},"citationItems":[{"id":494,"uris":["http://zotero.org/users/2461669/items/X7QE7X2B"],"uri":["http://zotero.org/users/2461669/items/X7QE7X2B"],"itemData":{"id":494,"type":"article-journal","title":"Opportunities and limitations of intrinsic functional connectivity MRI","container-title":"Nature Neuroscience","page":"832-837","volume":"16","issue":"7","source":"CrossRef","DOI":"10.1038/nn.3423","ISSN":"1097-6256, 1546-1726","author":[{"family":"Buckner","given":"Randy L"},{"family":"Krienen","given":"Fenna M"},{"family":"Yeo","given":"B T Thomas"}],"issued":{"date-parts":[["2013",6,25]]}}}],"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Buckner, Krienen, and Yeo 2013)</w:t>
      </w:r>
      <w:r w:rsidRPr="00DB6EEC">
        <w:rPr>
          <w:rFonts w:ascii="Arial" w:hAnsi="Arial" w:cs="Arial"/>
          <w:sz w:val="23"/>
          <w:szCs w:val="23"/>
        </w:rPr>
        <w:fldChar w:fldCharType="end"/>
      </w:r>
      <w:r w:rsidRPr="00DB6EEC">
        <w:rPr>
          <w:rFonts w:ascii="Arial" w:hAnsi="Arial" w:cs="Arial"/>
          <w:sz w:val="23"/>
          <w:szCs w:val="23"/>
        </w:rPr>
        <w:t xml:space="preserve">, preferentially when the subject is not performing an explicit task (resting-state,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HtY4lYOj","properties":{"formattedCitation":"(Fox and Raichle 2007)","plainCitation":"(Fox and Raichle 2007)"},"citationItems":[{"id":542,"uris":["http://zotero.org/users/2461669/items/ZNM3CICD"],"uri":["http://zotero.org/users/2461669/items/ZNM3CICD"],"itemData":{"id":542,"type":"article-journal","title":"Spontaneous fluctuations in brain activity observed with functional magnetic resonance imaging","container-title":"Nature Reviews Neuroscience","page":"700-711","volume":"8","issue":"9","source":"CrossRef","DOI":"10.1038/nrn2201","ISSN":"1471-003X, 1471-0048","author":[{"family":"Fox","given":"Michael D."},{"family":"Raichle","given":"Marcus E."}],"issued":{"date-parts":[["2007",9]]}}}],"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Fox and Raichle 2007)</w:t>
      </w:r>
      <w:r w:rsidRPr="00DB6EEC">
        <w:rPr>
          <w:rFonts w:ascii="Arial" w:hAnsi="Arial" w:cs="Arial"/>
          <w:sz w:val="23"/>
          <w:szCs w:val="23"/>
        </w:rPr>
        <w:fldChar w:fldCharType="end"/>
      </w:r>
      <w:r w:rsidRPr="00DB6EEC">
        <w:rPr>
          <w:rFonts w:ascii="Arial" w:hAnsi="Arial" w:cs="Arial"/>
          <w:sz w:val="23"/>
          <w:szCs w:val="23"/>
        </w:rPr>
        <w:t xml:space="preserve">. Thanks to this method, several large-scale distributed functional networks have been identified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kGbBB9qC","properties":{"formattedCitation":"(Fox et al. 2005; Yeo et al. 2011)","plainCitation":"(Fox et al. 2005; Yeo et al. 2011)"},"citationItems":[{"id":544,"uris":["http://zotero.org/users/2461669/items/52HE3F9T"],"uri":["http://zotero.org/users/2461669/items/52HE3F9T"],"itemData":{"id":544,"type":"article-journal","title":"The human brain is intrinsically organized into dynamic, anticorrelated functional networks","container-title":"Proceedings of the National Academy of Sciences of the United States of America","page":"9673–9678","volume":"102","issue":"27","source":"Google Scholar","author":[{"family":"Fox","given":"Michael D."},{"family":"Snyder","given":"Abraham Z."},{"family":"Vincent","given":"Justin L."},{"family":"Corbetta","given":"Maurizio"},{"family":"Van Essen","given":"David C."},{"family":"Raichle","given":"Marcus E."}],"issued":{"date-parts":[["2005"]]}}},{"id":478,"uris":["http://zotero.org/users/2461669/items/JV8H8EB4"],"uri":["http://zotero.org/users/2461669/items/JV8H8EB4"],"itemData":{"id":478,"type":"article-journal","title":"The organization of the human cerebral cortex estimated by intrinsic functional connectivity","container-title":"Journal of Neurophysiology","page":"1125-1165","volume":"106","issue":"3","source":"jn.physiology.org.gate1.inist.fr","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DOI":"10.1152/jn.00338.2011","ISSN":"0022-3077, 1522-1598","note":"PMID: 21653723","language":"en","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1]]}}}],"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Fox et al. 2005; Yeo et al. 2011)</w:t>
      </w:r>
      <w:r w:rsidRPr="00DB6EEC">
        <w:rPr>
          <w:rFonts w:ascii="Arial" w:hAnsi="Arial" w:cs="Arial"/>
          <w:sz w:val="23"/>
          <w:szCs w:val="23"/>
        </w:rPr>
        <w:fldChar w:fldCharType="end"/>
      </w:r>
      <w:r w:rsidRPr="00DB6EEC">
        <w:rPr>
          <w:rFonts w:ascii="Arial" w:hAnsi="Arial" w:cs="Arial"/>
          <w:sz w:val="23"/>
          <w:szCs w:val="23"/>
        </w:rPr>
        <w:t xml:space="preserve">, among which the default mode network (DMN) has been one of the most investigated. </w:t>
      </w:r>
      <w:r w:rsidR="00DD3F60" w:rsidRPr="00DB6EEC">
        <w:rPr>
          <w:rFonts w:ascii="Arial" w:hAnsi="Arial" w:cs="Arial"/>
          <w:sz w:val="23"/>
          <w:szCs w:val="23"/>
        </w:rPr>
        <w:t xml:space="preserve">The </w:t>
      </w:r>
      <w:r w:rsidRPr="00DB6EEC">
        <w:rPr>
          <w:rFonts w:ascii="Arial" w:hAnsi="Arial" w:cs="Arial"/>
          <w:sz w:val="23"/>
          <w:szCs w:val="23"/>
        </w:rPr>
        <w:t>DMN</w:t>
      </w:r>
      <w:r w:rsidR="00DD3F60" w:rsidRPr="00DB6EEC">
        <w:rPr>
          <w:rFonts w:ascii="Arial" w:hAnsi="Arial" w:cs="Arial"/>
          <w:sz w:val="23"/>
          <w:szCs w:val="23"/>
        </w:rPr>
        <w:t xml:space="preserve"> is comprised of several brain areas that are highly correlated when the subject is not focused on a task but rather engaged in a variety of internal cognitive processes, such as self-reflection, spontaneous cognition, autobiographical memory and future event simulation </w:t>
      </w:r>
      <w:r w:rsidR="00DD3F60" w:rsidRPr="00DB6EEC">
        <w:rPr>
          <w:rFonts w:ascii="Arial" w:hAnsi="Arial" w:cs="Arial"/>
          <w:sz w:val="23"/>
          <w:szCs w:val="23"/>
        </w:rPr>
        <w:fldChar w:fldCharType="begin"/>
      </w:r>
      <w:r w:rsidR="00DD3F60" w:rsidRPr="00DB6EEC">
        <w:rPr>
          <w:rFonts w:ascii="Arial" w:hAnsi="Arial" w:cs="Arial"/>
          <w:sz w:val="23"/>
          <w:szCs w:val="23"/>
        </w:rPr>
        <w:instrText xml:space="preserve"> ADDIN ZOTERO_ITEM CSL_CITATION {"citationID":"JbwsHkpC","properties":{"formattedCitation":"(Raichle et al. 2001; Buckner, Andrews-Hanna, and Schacter 2008)","plainCitation":"(Raichle et al. 2001; Buckner, Andrews-Hanna, and Schacter 2008)"},"citationItems":[{"id":471,"uris":["http://zotero.org/users/2461669/items/MAFNT7VH"],"uri":["http://zotero.org/users/2461669/items/MAFNT7VH"],"itemData":{"id":471,"type":"article-journal","title":"A default mode of brain function","container-title":"Proceedings of the National Academy of Sciences","page":"676–682","volume":"98","issue":"2","source":"Google Scholar","author":[{"family":"Raichle","given":"Marcus E."},{"family":"MacLeod","given":"Ann Mary"},{"family":"Snyder","given":"Abraham Z."},{"family":"Powers","given":"William J."},{"family":"Gusnard","given":"Debra A."},{"family":"Shulman","given":"Gordon L."}],"issued":{"date-parts":[["2001"]]}}},{"id":1056,"uris":["http://zotero.org/users/2461669/items/BPRVJBSM"],"uri":["http://zotero.org/users/2461669/items/BPRVJBSM"],"itemData":{"id":1056,"type":"article-journal","title":"The Brain's Default Network: Anatomy, Function, and Relevance to Disease","container-title":"Annals of the New York Academy of Sciences","page":"1-38","volume":"1124","issue":"1","source":"CrossRef","DOI":"10.1196/annals.1440.011","ISSN":"00778923","shortTitle":"The Brain's Default Network","language":"en","author":[{"family":"Buckner","given":"Randy L."},{"family":"Andrews-Hanna","given":"Jessica R."},{"family":"Schacter","given":"Daniel L."}],"issued":{"date-parts":[["2008",3]]}}}],"schema":"https://github.com/citation-style-language/schema/raw/master/csl-citation.json"} </w:instrText>
      </w:r>
      <w:r w:rsidR="00DD3F60" w:rsidRPr="00DB6EEC">
        <w:rPr>
          <w:rFonts w:ascii="Arial" w:hAnsi="Arial" w:cs="Arial"/>
          <w:sz w:val="23"/>
          <w:szCs w:val="23"/>
        </w:rPr>
        <w:fldChar w:fldCharType="separate"/>
      </w:r>
      <w:r w:rsidR="00DD3F60" w:rsidRPr="00DB6EEC">
        <w:rPr>
          <w:rFonts w:ascii="Arial" w:hAnsi="Arial" w:cs="Arial"/>
          <w:sz w:val="23"/>
          <w:szCs w:val="23"/>
        </w:rPr>
        <w:t>(Raichle et al. 2001; Buckner, Andrews-Hanna, and Schacter 2008)</w:t>
      </w:r>
      <w:r w:rsidR="00DD3F60" w:rsidRPr="00DB6EEC">
        <w:rPr>
          <w:rFonts w:ascii="Arial" w:hAnsi="Arial" w:cs="Arial"/>
          <w:sz w:val="23"/>
          <w:szCs w:val="23"/>
        </w:rPr>
        <w:fldChar w:fldCharType="end"/>
      </w:r>
      <w:r w:rsidR="00DD3F60" w:rsidRPr="00DB6EEC">
        <w:rPr>
          <w:rFonts w:ascii="Arial" w:hAnsi="Arial" w:cs="Arial"/>
          <w:sz w:val="23"/>
          <w:szCs w:val="23"/>
        </w:rPr>
        <w:t xml:space="preserve">. </w:t>
      </w:r>
    </w:p>
    <w:p w14:paraId="66E0BE96" w14:textId="77777777" w:rsidR="00E82603" w:rsidRPr="00DB6EEC" w:rsidRDefault="00E82603" w:rsidP="00624FE5">
      <w:pPr>
        <w:keepNext/>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spacing w:line="360" w:lineRule="auto"/>
        <w:rPr>
          <w:rFonts w:ascii="Arial" w:hAnsi="Arial" w:cs="Arial"/>
          <w:sz w:val="23"/>
          <w:szCs w:val="23"/>
        </w:rPr>
      </w:pPr>
      <w:r w:rsidRPr="00DB6EEC">
        <w:rPr>
          <w:rFonts w:ascii="Arial" w:hAnsi="Arial" w:cs="Arial"/>
          <w:noProof/>
          <w:sz w:val="23"/>
          <w:szCs w:val="23"/>
        </w:rPr>
        <w:drawing>
          <wp:inline distT="0" distB="0" distL="0" distR="0" wp14:anchorId="79D69C5E" wp14:editId="606B2D9E">
            <wp:extent cx="5760732" cy="2130556"/>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ro_DMN.png"/>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60732" cy="2130556"/>
                    </a:xfrm>
                    <a:prstGeom prst="rect">
                      <a:avLst/>
                    </a:prstGeom>
                  </pic:spPr>
                </pic:pic>
              </a:graphicData>
            </a:graphic>
          </wp:inline>
        </w:drawing>
      </w:r>
    </w:p>
    <w:p w14:paraId="2D37FCA1" w14:textId="0A203027" w:rsidR="00E82603" w:rsidRPr="00DB6EEC" w:rsidRDefault="00E82603" w:rsidP="00624FE5">
      <w:pPr>
        <w:pStyle w:val="Lgende"/>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rPr>
          <w:rFonts w:ascii="Arial" w:hAnsi="Arial" w:cs="Arial"/>
          <w:sz w:val="23"/>
          <w:szCs w:val="23"/>
        </w:rPr>
      </w:pPr>
      <w:r w:rsidRPr="00DB6EEC">
        <w:rPr>
          <w:rFonts w:ascii="Arial" w:hAnsi="Arial" w:cs="Arial"/>
          <w:sz w:val="23"/>
          <w:szCs w:val="23"/>
        </w:rPr>
        <w:t xml:space="preserve">Figure </w:t>
      </w:r>
      <w:r w:rsidRPr="00DB6EEC">
        <w:rPr>
          <w:rFonts w:ascii="Arial" w:hAnsi="Arial" w:cs="Arial"/>
          <w:sz w:val="23"/>
          <w:szCs w:val="23"/>
        </w:rPr>
        <w:fldChar w:fldCharType="begin"/>
      </w:r>
      <w:r w:rsidRPr="00DB6EEC">
        <w:rPr>
          <w:rFonts w:ascii="Arial" w:hAnsi="Arial" w:cs="Arial"/>
          <w:sz w:val="23"/>
          <w:szCs w:val="23"/>
        </w:rPr>
        <w:instrText xml:space="preserve"> SEQ Figure \* ARABIC </w:instrText>
      </w:r>
      <w:r w:rsidRPr="00DB6EEC">
        <w:rPr>
          <w:rFonts w:ascii="Arial" w:hAnsi="Arial" w:cs="Arial"/>
          <w:sz w:val="23"/>
          <w:szCs w:val="23"/>
        </w:rPr>
        <w:fldChar w:fldCharType="separate"/>
      </w:r>
      <w:r w:rsidR="00671241">
        <w:rPr>
          <w:rFonts w:ascii="Arial" w:hAnsi="Arial" w:cs="Arial"/>
          <w:noProof/>
          <w:sz w:val="23"/>
          <w:szCs w:val="23"/>
        </w:rPr>
        <w:t>4</w:t>
      </w:r>
      <w:r w:rsidRPr="00DB6EEC">
        <w:rPr>
          <w:rFonts w:ascii="Arial" w:hAnsi="Arial" w:cs="Arial"/>
          <w:sz w:val="23"/>
          <w:szCs w:val="23"/>
        </w:rPr>
        <w:fldChar w:fldCharType="end"/>
      </w:r>
      <w:r w:rsidRPr="00DB6EEC">
        <w:rPr>
          <w:rFonts w:ascii="Arial" w:hAnsi="Arial" w:cs="Arial"/>
          <w:sz w:val="23"/>
          <w:szCs w:val="23"/>
        </w:rPr>
        <w:t xml:space="preserve">: The default mode network and its subcomponents. </w:t>
      </w:r>
      <w:r w:rsidRPr="00DB6EEC">
        <w:rPr>
          <w:rFonts w:ascii="Arial" w:hAnsi="Arial" w:cs="Arial"/>
          <w:b w:val="0"/>
          <w:sz w:val="23"/>
          <w:szCs w:val="23"/>
        </w:rPr>
        <w:t>The DMN is centered on the medial prefrontal cortex (MPFC), the medial parietal cortex and the lateral parietal cortex, and extends into the temporal lobe and lateral prefrontal cortex. Three subcomponents within the DMN have been identified. The first, the core DMN subsystem (deep blue) includes the MPFC, posterior cingulate cortex (PCC) and posterior inferior parietal lobule (pIPL). It is characterized by its hub-like properties and its contributions to internally oriented cognition. The second subcomponent (purple), which is known for its roles in memory and mental simulation, is centered on the medial temporal lobe (MTL), and includes as well the hippocampal formation (HF) and parahippocampal cortex (PHC). The third subcomponent (cyan) extends more dorsally and includes the dorsomedial prefrontal cortex (dmPFC), the lateral temporal cortex (LTC), the temporopolar cortex (TPC) and parts of the inferior frontal gyrus (IFG). It seems to be linked to a wide range of functions, including mentalizing, conceptual processing and emotional processing. Adapted from Christoff et al. 2016.</w:t>
      </w:r>
      <w:r w:rsidRPr="00DB6EEC">
        <w:rPr>
          <w:rFonts w:ascii="Arial" w:hAnsi="Arial" w:cs="Arial"/>
          <w:sz w:val="23"/>
          <w:szCs w:val="23"/>
        </w:rPr>
        <w:t xml:space="preserve"> </w:t>
      </w:r>
    </w:p>
    <w:p w14:paraId="225EA1B0" w14:textId="0CF43BF0" w:rsidR="00F1796B" w:rsidRDefault="00F1796B" w:rsidP="00F1796B">
      <w:pPr>
        <w:keepNext/>
      </w:pPr>
    </w:p>
    <w:p w14:paraId="5D11C2EA" w14:textId="7F5981F8" w:rsidR="00314A50" w:rsidRDefault="00314A50">
      <w:pPr>
        <w:spacing w:after="200" w:line="276" w:lineRule="auto"/>
        <w:jc w:val="left"/>
        <w:rPr>
          <w:rFonts w:ascii="Georgia" w:eastAsiaTheme="majorEastAsia" w:hAnsi="Georgia" w:cstheme="majorBidi"/>
          <w:color w:val="262626" w:themeColor="text1" w:themeTint="D9"/>
          <w:spacing w:val="15"/>
          <w:sz w:val="44"/>
          <w:szCs w:val="88"/>
        </w:rPr>
      </w:pPr>
      <w:r>
        <w:br w:type="page"/>
      </w:r>
    </w:p>
    <w:p w14:paraId="16C1C722" w14:textId="386C6CCE" w:rsidR="00B45A6F" w:rsidRDefault="009A0474" w:rsidP="00D249CA">
      <w:pPr>
        <w:pStyle w:val="Titre"/>
      </w:pPr>
      <w:bookmarkStart w:id="28" w:name="_Toc490466270"/>
      <w:r>
        <w:t>Dream recall</w:t>
      </w:r>
      <w:bookmarkEnd w:id="28"/>
      <w:r w:rsidR="002B12AD">
        <w:t xml:space="preserve"> frequency</w:t>
      </w:r>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Default="00A729DB" w:rsidP="00A729DB">
      <w:pPr>
        <w:pStyle w:val="Citation"/>
      </w:pPr>
      <w:r>
        <w:t>Aristotle. On dreams</w:t>
      </w:r>
      <w:r w:rsidR="00CE26AC">
        <w:t>. 350 B.C</w:t>
      </w:r>
      <w:r>
        <w:t xml:space="preserve">. </w:t>
      </w:r>
    </w:p>
    <w:p w14:paraId="395BA11C" w14:textId="77777777" w:rsidR="007B61AB" w:rsidRPr="007B61AB" w:rsidRDefault="007B61AB" w:rsidP="007B61AB">
      <w:pPr>
        <w:pStyle w:val="Paragraphedeliste"/>
        <w:keepNext/>
        <w:keepLines/>
        <w:numPr>
          <w:ilvl w:val="0"/>
          <w:numId w:val="4"/>
        </w:numPr>
        <w:spacing w:before="360" w:after="360" w:line="240" w:lineRule="auto"/>
        <w:contextualSpacing w:val="0"/>
        <w:outlineLvl w:val="0"/>
        <w:rPr>
          <w:rFonts w:eastAsiaTheme="majorEastAsia"/>
          <w:b/>
          <w:vanish/>
          <w:color w:val="1A495D" w:themeColor="accent1" w:themeShade="80"/>
          <w:sz w:val="32"/>
          <w:szCs w:val="40"/>
        </w:rPr>
      </w:pPr>
      <w:bookmarkStart w:id="29" w:name="_Toc490466271"/>
    </w:p>
    <w:p w14:paraId="487BA0A9" w14:textId="1201A33F" w:rsidR="00483194" w:rsidRDefault="00A856EB" w:rsidP="007B61AB">
      <w:pPr>
        <w:pStyle w:val="Titre1"/>
      </w:pPr>
      <w:r>
        <w:t>Me</w:t>
      </w:r>
      <w:r w:rsidR="004B1F6A">
        <w:t>asuring d</w:t>
      </w:r>
      <w:r w:rsidR="00336BD9">
        <w:t>ream recall frequency</w:t>
      </w:r>
    </w:p>
    <w:p w14:paraId="1D6B6878" w14:textId="5EDF99D2" w:rsidR="00371867" w:rsidRDefault="00E47F2E" w:rsidP="00A53213">
      <w:r>
        <w:t xml:space="preserve">As </w:t>
      </w:r>
      <w:r w:rsidR="00DB7F4B">
        <w:t xml:space="preserve">Aristotle had </w:t>
      </w:r>
      <w:r w:rsidR="00D7416D">
        <w:t>rightly pointed out</w:t>
      </w:r>
      <w:r>
        <w:t xml:space="preserve">, </w:t>
      </w:r>
      <w:r w:rsidR="003F0068">
        <w:t xml:space="preserve">we do not always remember our dreams. </w:t>
      </w:r>
      <w:r w:rsidR="00D7416D">
        <w:t xml:space="preserve">More than two thousand years after, </w:t>
      </w:r>
      <w:r w:rsidR="00AF32F6">
        <w:t>modern research ha</w:t>
      </w:r>
      <w:r w:rsidR="00D7416D">
        <w:t>s</w:t>
      </w:r>
      <w:r w:rsidR="00AF32F6">
        <w:t xml:space="preserve"> </w:t>
      </w:r>
      <w:r w:rsidR="00D7416D">
        <w:t>confirmed</w:t>
      </w:r>
      <w:r w:rsidR="00AF32F6">
        <w:t xml:space="preserve"> that the dream recall frequency (DRF) </w:t>
      </w:r>
      <w:r w:rsidR="00D7416D">
        <w:t>–</w:t>
      </w:r>
      <w:r w:rsidR="00AF32F6">
        <w:t xml:space="preserve"> </w:t>
      </w:r>
      <w:r w:rsidR="00D7416D">
        <w:t xml:space="preserve">i.e. </w:t>
      </w:r>
      <w:r w:rsidR="00AF32F6">
        <w:t xml:space="preserve">the number of dream reports over a given period of time -  is </w:t>
      </w:r>
      <w:r w:rsidR="00D7416D">
        <w:t xml:space="preserve">indeed </w:t>
      </w:r>
      <w:r w:rsidR="00AF32F6">
        <w:t xml:space="preserve">highly variable both within individuals over the life course, but also between individuals </w:t>
      </w:r>
      <w:r w:rsidR="00AF32F6">
        <w:fldChar w:fldCharType="begin"/>
      </w:r>
      <w:r w:rsidR="00AF32F6">
        <w:instrText xml:space="preserve"> ADDIN ZOTERO_ITEM CSL_CITATION {"citationID":"3RiBNPJC","properties":{"formattedCitation":"(Schredl et al. 2003; Ruby 2011)","plainCitation":"(Schredl et al. 2003; Ruby 2011)"},"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schema":"https://github.com/citation-style-language/schema/raw/master/csl-citation.json"} </w:instrText>
      </w:r>
      <w:r w:rsidR="00AF32F6">
        <w:fldChar w:fldCharType="separate"/>
      </w:r>
      <w:r w:rsidR="00AF32F6" w:rsidRPr="00525974">
        <w:t>(Schredl et al. 2003; Ruby 2011)</w:t>
      </w:r>
      <w:r w:rsidR="00AF32F6">
        <w:fldChar w:fldCharType="end"/>
      </w:r>
      <w:r w:rsidR="00AF32F6">
        <w:t xml:space="preserve">. </w:t>
      </w:r>
    </w:p>
    <w:p w14:paraId="6549BC23" w14:textId="0602B89C" w:rsidR="007B61AB" w:rsidRDefault="00AC4ED9" w:rsidP="009118B0">
      <w:r>
        <w:t xml:space="preserve">There is no gold standard for measuring DRF, and each method has its pros and cons. </w:t>
      </w:r>
      <w:r w:rsidR="000B7BE8">
        <w:t>In research settings</w:t>
      </w:r>
      <w:r w:rsidR="00A53213">
        <w:t>, three methods are commonly applied: questionnaire scales, dream</w:t>
      </w:r>
      <w:r w:rsidR="00213ADA">
        <w:t xml:space="preserve"> </w:t>
      </w:r>
      <w:r w:rsidR="00A53213">
        <w:t>diaries, and laboratory awakenings</w:t>
      </w:r>
      <w:r w:rsidR="00037F25">
        <w:t xml:space="preserve"> </w:t>
      </w:r>
      <w:r w:rsidR="00037F25">
        <w:fldChar w:fldCharType="begin"/>
      </w:r>
      <w:r w:rsidR="00037F25">
        <w:instrText xml:space="preserve"> ADDIN ZOTERO_ITEM CSL_CITATION {"citationID":"8c0Yjklf","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037F25">
        <w:fldChar w:fldCharType="separate"/>
      </w:r>
      <w:r w:rsidR="00037F25" w:rsidRPr="00037F25">
        <w:t>(Schredl 1999)</w:t>
      </w:r>
      <w:r w:rsidR="00037F25">
        <w:fldChar w:fldCharType="end"/>
      </w:r>
      <w:r w:rsidR="00037F25">
        <w:t xml:space="preserve">. </w:t>
      </w:r>
      <w:r w:rsidR="00F8050C">
        <w:t xml:space="preserve">The </w:t>
      </w:r>
      <w:r w:rsidR="00336BD9">
        <w:t>former consists in simply asking</w:t>
      </w:r>
      <w:r w:rsidR="00F8050C">
        <w:t xml:space="preserve"> the participants to estimate their dream recall frequency over the last few weeks or months</w:t>
      </w:r>
      <w:r w:rsidR="00371867">
        <w:t>. This method has the advantage of being fast</w:t>
      </w:r>
      <w:r w:rsidR="005F2530">
        <w:t>, inexpensive</w:t>
      </w:r>
      <w:r w:rsidR="00371867">
        <w:t xml:space="preserve">, and </w:t>
      </w:r>
      <w:r w:rsidR="005F2530">
        <w:t>un</w:t>
      </w:r>
      <w:r w:rsidR="00371867">
        <w:t xml:space="preserve">affected by the measurement, however, </w:t>
      </w:r>
      <w:r w:rsidR="00AC1A7F">
        <w:t xml:space="preserve">the DRF could be over- or under-estimated due to erroneous or incomplete recollection. </w:t>
      </w:r>
      <w:r w:rsidR="00230ECF">
        <w:t xml:space="preserve">Regarding dream diaries, the participants are asked to report each morning whether they have recalled a dream or not. </w:t>
      </w:r>
      <w:r w:rsidR="0080471A">
        <w:t xml:space="preserve">This method </w:t>
      </w:r>
      <w:r w:rsidR="004E035E">
        <w:t>minimizes</w:t>
      </w:r>
      <w:r w:rsidR="0080471A">
        <w:t xml:space="preserve"> the bias of </w:t>
      </w:r>
      <w:r w:rsidR="00066BA6">
        <w:t>retrospective estimation</w:t>
      </w:r>
      <w:r w:rsidR="0080471A">
        <w:t xml:space="preserve">, </w:t>
      </w:r>
      <w:r w:rsidR="004E035E">
        <w:t xml:space="preserve">but has the disadvantages of potentially increasing drastically the dream recall frequency, especially in persons who usually almost never recall their dreams </w:t>
      </w:r>
      <w:r w:rsidR="004E035E">
        <w:fldChar w:fldCharType="begin"/>
      </w:r>
      <w:r w:rsidR="004E035E">
        <w:instrText xml:space="preserve"> ADDIN ZOTERO_ITEM CSL_CITATION {"citationID":"4GhRzFn4","properties":{"formattedCitation":"(Schredl 2002)","plainCitation":"(Schredl 2002)"},"citationItems":[{"id":1256,"uris":["http://zotero.org/users/2461669/items/T37KJPHD"],"uri":["http://zotero.org/users/2461669/items/T37KJPHD"],"itemData":{"id":1256,"type":"article-journal","title":"Questionnaires and diaries as research instruments in dream research: Methodological issues.","container-title":"Dreaming","page":"17","volume":"12","issue":"1","author":[{"family":"Schredl","given":"Michael"}],"issued":{"date-parts":[["2002"]]}}}],"schema":"https://github.com/citation-style-language/schema/raw/master/csl-citation.json"} </w:instrText>
      </w:r>
      <w:r w:rsidR="004E035E">
        <w:fldChar w:fldCharType="separate"/>
      </w:r>
      <w:r w:rsidR="004E035E" w:rsidRPr="004E035E">
        <w:t>(Schredl 2002)</w:t>
      </w:r>
      <w:r w:rsidR="004E035E">
        <w:fldChar w:fldCharType="end"/>
      </w:r>
      <w:r w:rsidR="004E035E">
        <w:t xml:space="preserve">. </w:t>
      </w:r>
      <w:r w:rsidR="001355DD">
        <w:t xml:space="preserve">Finally, </w:t>
      </w:r>
      <w:r w:rsidR="00007040">
        <w:t xml:space="preserve">laboratory awakenings </w:t>
      </w:r>
      <w:r w:rsidR="00B5551A">
        <w:t xml:space="preserve">consist in awakening the participants in the sleep lab and asking them </w:t>
      </w:r>
      <w:r w:rsidR="009118B0">
        <w:t>whether they recall</w:t>
      </w:r>
      <w:r w:rsidR="00B5551A">
        <w:t xml:space="preserve"> a dream or not.</w:t>
      </w:r>
      <w:r w:rsidR="009118B0">
        <w:t xml:space="preserve"> </w:t>
      </w:r>
      <w:r w:rsidR="001E023F">
        <w:t xml:space="preserve">While this method has the clear advantage that the experimenters can </w:t>
      </w:r>
      <w:r w:rsidR="009118B0">
        <w:t>measure physiological parameters (EEG, EOG,</w:t>
      </w:r>
      <w:r w:rsidR="001E023F">
        <w:t xml:space="preserve"> </w:t>
      </w:r>
      <w:r w:rsidR="009118B0">
        <w:t>ECG, respiration and heart rate) prior, during</w:t>
      </w:r>
      <w:r w:rsidR="001E023F">
        <w:t xml:space="preserve"> and after the awakening, it is </w:t>
      </w:r>
      <w:r w:rsidR="00C8253F">
        <w:t xml:space="preserve">also </w:t>
      </w:r>
      <w:r w:rsidR="0063277E">
        <w:t xml:space="preserve">time-consuming and expensive. </w:t>
      </w:r>
      <w:r w:rsidR="00252437">
        <w:t xml:space="preserve">Moreover, as for dream diaries, laboratory awakenings are associated with a dramatic increase in DRF, especially for low dream recallers. </w:t>
      </w:r>
    </w:p>
    <w:p w14:paraId="172B6A2E" w14:textId="58C37350" w:rsidR="00D53DF2" w:rsidRDefault="00CC185D" w:rsidP="007B61AB">
      <w:pPr>
        <w:pStyle w:val="Titre1"/>
      </w:pPr>
      <w:r>
        <w:t>DRF</w:t>
      </w:r>
      <w:r w:rsidR="00D53DF2">
        <w:t xml:space="preserve"> in the general population</w:t>
      </w:r>
    </w:p>
    <w:p w14:paraId="6BA83751" w14:textId="344E4C08" w:rsidR="005C1A55" w:rsidRPr="005C1A55" w:rsidRDefault="005C1A55" w:rsidP="005C1A55">
      <w:pPr>
        <w:pStyle w:val="Titre2"/>
      </w:pPr>
      <w:r>
        <w:t>Average DRF</w:t>
      </w:r>
    </w:p>
    <w:p w14:paraId="06F05680" w14:textId="4CF92510" w:rsidR="00F56477" w:rsidRPr="00B450E3" w:rsidRDefault="00F56477" w:rsidP="00B450E3">
      <w:r w:rsidRPr="00F56477">
        <w:t xml:space="preserve">Measured by questionnaire, the average weekly DRF was 2.58 ± 2.03 in 444 German students </w:t>
      </w:r>
      <w:r w:rsidRPr="00F56477">
        <w:fldChar w:fldCharType="begin"/>
      </w:r>
      <w:r w:rsidRPr="00F56477">
        <w:instrText xml:space="preserve"> ADDIN ZOTERO_ITEM CSL_CITATION {"citationID":"edQ0IN3n","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rsidRPr="00F56477">
        <w:fldChar w:fldCharType="separate"/>
      </w:r>
      <w:r w:rsidRPr="00F56477">
        <w:t>(Schredl et al. 2003)</w:t>
      </w:r>
      <w:r w:rsidRPr="00F56477">
        <w:fldChar w:fldCharType="end"/>
      </w:r>
      <w:r w:rsidRPr="00F56477">
        <w:t xml:space="preserve"> and 0.83 ± 1.57 in a representative German sample of 931 participants </w:t>
      </w:r>
      <w:r w:rsidRPr="00F56477">
        <w:fldChar w:fldCharType="begin"/>
      </w:r>
      <w:r w:rsidRPr="00F56477">
        <w:instrText xml:space="preserve"> ADDIN ZOTERO_ITEM CSL_CITATION {"citationID":"ZBH4JV0j","properties":{"formattedCitation":"(Schredl 2008)","plainCitation":"(Schredl 2008)"},"citationItems":[{"id":1150,"uris":["http://zotero.org/users/2461669/items/ZVF4738S"],"uri":["http://zotero.org/users/2461669/items/ZVF4738S"],"itemData":{"id":1150,"type":"article-journal","title":"Dream recall frequency in a representative German sample","container-title":"Perceptual and motor skills","page":"699–702","volume":"106","issue":"3","source":"Google Scholar","author":[{"family":"Schredl","given":"Michael"}],"issued":{"date-parts":[["2008"]]}}}],"schema":"https://github.com/citation-style-language/schema/raw/master/csl-citation.json"} </w:instrText>
      </w:r>
      <w:r w:rsidRPr="00F56477">
        <w:fldChar w:fldCharType="separate"/>
      </w:r>
      <w:r w:rsidRPr="00F56477">
        <w:t>(Schredl 2008)</w:t>
      </w:r>
      <w:r w:rsidRPr="00F56477">
        <w:fldChar w:fldCharType="end"/>
      </w:r>
      <w:r w:rsidRPr="00F56477">
        <w:t xml:space="preserve">. Using dream diaries, the average weekly DRF was 3.1 ± 1.5 in 70 Finnish children </w:t>
      </w:r>
      <w:r>
        <w:fldChar w:fldCharType="begin"/>
      </w:r>
      <w:r>
        <w:instrText xml:space="preserve"> ADDIN ZOTERO_ITEM CSL_CITATION {"citationID":"nVoBOKzI","properties":{"formattedCitation":"(Valli et al. 2005)","plainCitation":"(Valli et al. 2005)"},"citationItems":[{"id":154,"uris":["http://zotero.org/users/2461669/items/Z289QC4D"],"uri":["http://zotero.org/users/2461669/items/Z289QC4D"],"itemData":{"id":154,"type":"article-journal","title":"The threat simulation theory of the evolutionary function of dreaming: Evidence from dreams of traumatized children","container-title":"Consciousness and Cognition","collection-title":"Neurobiology of Animal Consciousness","page":"188-218","volume":"14","issue":"1","source":"ScienceDirect","abstract":"The threat simulation theory of dreaming (TST) (Revonsuo, 2000) states that dream consciousness is essentially an ancient biological defence mechanism, evolutionarily selected for its capacity to repeatedly simulate threatening events. Threat simulation during dreaming rehearses the cognitive mechanisms required for efficient threat perception and threat avoidance, leading to increased probability of reproductive success during human evolution. One hypothesis drawn from TST is that real threatening events encountered by the individual during wakefulness should lead to an increased activation of the system, a threat simulation response, and therefore, to an increased frequency and severity o</w:instrText>
      </w:r>
      <w:r w:rsidRPr="00B1273C">
        <w:instrText xml:space="preserve">f threatening events in dreams. Consequently, children who live in an environment in which their physical and psychological well-being is constantly threatened should have a highly activated dream production and threat simulation system, whereas children living in a safe environment that is relatively free of such threat cues should have a weakly activated system. We tested this hypothesis by analysing the content of dream reports from severely traumatized and less traumatized Kurdish children and ordinary, non-traumatized Finnish children. Our results give support for most of the predictions drawn from TST. The severely traumatized children reported a significantly greater number of dreams and their dreams included a higher number of threatening dream events. The dream threats of traumatized children were also more severe in nature than the threats of less traumatized or non-traumatized children.","DOI":"10.1016/S1053-8100(03)00019-9","ISSN":"1053-8100","shortTitle":"The threat simulation theory of the evolutionary function of dreaming","journalAbbreviation":"Consciousness and Cognition","author":[{"family":"Valli","given":"Katja"},{"family":"Revonsuo","given":"Antti"},{"family":"Pälkäs","given":"Outi"},{"family":"Ismail","given":"Kamaran Hassan"},{"family":"Ali","given":"Karzan Jalal"},{"family":"Punamäki","given":"Raija-Leena"}],"issued":{"date-parts":[["2005",3]]}}}],"schema":"https://github.com/citation-style-language/schema/raw/master/csl-citation.json"} </w:instrText>
      </w:r>
      <w:r>
        <w:fldChar w:fldCharType="separate"/>
      </w:r>
      <w:r w:rsidRPr="00B1273C">
        <w:t>(Valli et al. 2005)</w:t>
      </w:r>
      <w:r>
        <w:fldChar w:fldCharType="end"/>
      </w:r>
      <w:r w:rsidRPr="00B1273C">
        <w:t xml:space="preserve"> and 3.9 ± 2.5 in a sample of 196 German student </w:t>
      </w:r>
      <w:r>
        <w:fldChar w:fldCharType="begin"/>
      </w:r>
      <w:r w:rsidRPr="00B1273C">
        <w:instrText xml:space="preserve"> ADDIN ZOTERO_ITEM CSL_CITATION {"citationID":"PX0iloWk","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fldChar w:fldCharType="separate"/>
      </w:r>
      <w:r w:rsidRPr="00B1273C">
        <w:t>(Schredl and Fulda 2005)</w:t>
      </w:r>
      <w:r>
        <w:fldChar w:fldCharType="end"/>
      </w:r>
      <w:r>
        <w:t>.</w:t>
      </w:r>
      <w:r w:rsidR="00B1273C">
        <w:t xml:space="preserve"> </w:t>
      </w:r>
      <w:r w:rsidR="00B450E3">
        <w:t>In lights of these results, we can conclude that the average weekly DRF in the general population lies between 1 and 3 dream reports per week.</w:t>
      </w:r>
    </w:p>
    <w:p w14:paraId="02F3745C" w14:textId="77777777" w:rsidR="00D53DF2" w:rsidRDefault="00D53DF2" w:rsidP="00D53DF2">
      <w:pPr>
        <w:pStyle w:val="Titre2"/>
      </w:pPr>
      <w:bookmarkStart w:id="30" w:name="_Toc490466276"/>
      <w:r>
        <w:t>Intra-individuals variability</w:t>
      </w:r>
      <w:bookmarkEnd w:id="30"/>
      <w:r>
        <w:t xml:space="preserve"> </w:t>
      </w:r>
    </w:p>
    <w:p w14:paraId="20B4E0FE" w14:textId="5DF01BEA" w:rsidR="00D34B19" w:rsidRPr="00D34B19" w:rsidRDefault="00336617" w:rsidP="00D34B19">
      <w:r>
        <w:t>Daily experience suggest that our ability to recall dream fluctuate over time. Investigating this issue using the diary technique</w:t>
      </w:r>
      <w:r w:rsidR="00447DF2">
        <w:t xml:space="preserve"> in 169 participants</w:t>
      </w:r>
      <w:r>
        <w:t xml:space="preserve">, Schredl reported that the stability of DRF was very high over a period of one month </w:t>
      </w:r>
      <w:r>
        <w:fldChar w:fldCharType="begin"/>
      </w:r>
      <w:r>
        <w:instrText xml:space="preserve"> ADDIN ZOTERO_ITEM CSL_CITATION {"citationID":"MFKj7HA2","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fldChar w:fldCharType="separate"/>
      </w:r>
      <w:r w:rsidRPr="00336617">
        <w:t>(Schredl and Fulda 2005)</w:t>
      </w:r>
      <w:r>
        <w:fldChar w:fldCharType="end"/>
      </w:r>
      <w:r>
        <w:t xml:space="preserve">. Similarly, he reported </w:t>
      </w:r>
      <w:r w:rsidR="00447DF2">
        <w:t xml:space="preserve">high DRF stability coefficients in a sample of older adults who had been interviewed weekly about their dream life over a period of 26 weeks </w:t>
      </w:r>
      <w:r w:rsidR="00447DF2">
        <w:fldChar w:fldCharType="begin"/>
      </w:r>
      <w:r w:rsidR="00447DF2">
        <w:instrText xml:space="preserve"> ADDIN ZOTERO_ITEM CSL_CITATION {"citationID":"9CYLb7uN","properties":{"formattedCitation":"(Schredl et al. 2001)","plainCitation":"(Schredl et al. 2001)"},"citationItems":[{"id":1262,"uris":["http://zotero.org/users/2461669/items/IATIW5KX"],"uri":["http://zotero.org/users/2461669/items/IATIW5KX"],"itemData":{"id":1262,"type":"article-journal","title":"Reliability in Dream Research: A Methodological Note","container-title":"Consciousness and Cognition","page":"496-502","volume":"10","issue":"4","source":"CrossRef","DOI":"10.1006/ccog.2001.0522","ISSN":"10538100","shortTitle":"Reliability in Dream Research","language":"en","author":[{"family":"Schredl","given":"Michael"},{"family":"Funkhouser","given":"Arthur T."},{"family":"Cornu","given":"Claude M."},{"family":"Hirsbrunner","given":"Hans-Peter"},{"family":"Bahro","given":"Marcel"}],"issued":{"date-parts":[["2001",12]]}}}],"schema":"https://github.com/citation-style-language/schema/raw/master/csl-citation.json"} </w:instrText>
      </w:r>
      <w:r w:rsidR="00447DF2">
        <w:fldChar w:fldCharType="separate"/>
      </w:r>
      <w:r w:rsidR="00447DF2" w:rsidRPr="00447DF2">
        <w:t>(Schredl et al. 2001)</w:t>
      </w:r>
      <w:r w:rsidR="00447DF2">
        <w:fldChar w:fldCharType="end"/>
      </w:r>
      <w:r w:rsidR="00447DF2">
        <w:t xml:space="preserve">. </w:t>
      </w:r>
      <w:r w:rsidR="00151488">
        <w:t xml:space="preserve">However, to our knowledge, there are no studies evaluating the stability of DRF in the same individuals over an extended period of time. </w:t>
      </w:r>
    </w:p>
    <w:p w14:paraId="2D49F7D1" w14:textId="507DF2D6" w:rsidR="00D53DF2" w:rsidRDefault="00D53DF2" w:rsidP="008D5718">
      <w:pPr>
        <w:pStyle w:val="Titre2"/>
      </w:pPr>
      <w:bookmarkStart w:id="31" w:name="_Toc490466277"/>
      <w:r>
        <w:t>Inter-individuals variability</w:t>
      </w:r>
      <w:bookmarkEnd w:id="31"/>
      <w:r>
        <w:t xml:space="preserve"> </w:t>
      </w:r>
    </w:p>
    <w:p w14:paraId="1822928E" w14:textId="78762BB2" w:rsidR="00686ED6" w:rsidRPr="00686ED6" w:rsidRDefault="00BD4D3C" w:rsidP="00686ED6">
      <w:r>
        <w:t>DRF vary drastically between individuals</w:t>
      </w:r>
      <w:r w:rsidR="00686ED6" w:rsidRPr="00B450E3">
        <w:t xml:space="preserve">: some persons almost never recall </w:t>
      </w:r>
      <w:r w:rsidR="00686ED6">
        <w:t>a dream, whereas others can relate one or several dreams every morning.</w:t>
      </w:r>
      <w:r w:rsidR="004579F1">
        <w:t xml:space="preserve"> In an Austrian sample of 1000 </w:t>
      </w:r>
      <w:r w:rsidR="005B2F50">
        <w:t>persons</w:t>
      </w:r>
      <w:r w:rsidR="004579F1">
        <w:t xml:space="preserve">, </w:t>
      </w:r>
      <w:r w:rsidR="000322F7">
        <w:fldChar w:fldCharType="begin"/>
      </w:r>
      <w:r w:rsidR="000322F7">
        <w:instrText xml:space="preserve"> ADDIN ZOTERO_ITEM CSL_CITATION {"citationID":"CSNwGY1n","properties":{"formattedCitation":"(Stepansky et al. 1998)","plainCitation":"(Stepansky et al. 1998)"},"citationItems":[{"id":1264,"uris":["http://zotero.org/users/2461669/items/GXJ9KBQR"],"uri":["http://zotero.org/users/2461669/items/GXJ9KBQR"],"itemData":{"id":1264,"type":"article-journal","title":"Austrian dream behavior: Results of a representative population survey.","container-title":"Dreaming","page":"23","volume":"8","issue":"1","author":[{"family":"Stepansky","given":"R."},{"family":"Holzinger","given":"B."},{"family":"Schmeiser-Rieder","given":"A."},{"family":"Saletu","given":"B."},{"family":"Kunze","given":"M."},{"family":"Zeitlhofer","given":"J."}],"issued":{"date-parts":[["1998"]]}}}],"schema":"https://github.com/citation-style-language/schema/raw/master/csl-citation.json"} </w:instrText>
      </w:r>
      <w:r w:rsidR="000322F7">
        <w:fldChar w:fldCharType="separate"/>
      </w:r>
      <w:r w:rsidR="000322F7" w:rsidRPr="000322F7">
        <w:t xml:space="preserve">Stepansky et al. </w:t>
      </w:r>
      <w:r w:rsidR="000322F7">
        <w:t>(</w:t>
      </w:r>
      <w:r w:rsidR="000322F7" w:rsidRPr="000322F7">
        <w:t>1998)</w:t>
      </w:r>
      <w:r w:rsidR="000322F7">
        <w:fldChar w:fldCharType="end"/>
      </w:r>
      <w:r w:rsidR="000322F7">
        <w:t xml:space="preserve"> reported </w:t>
      </w:r>
      <w:r w:rsidR="005B2F50">
        <w:t xml:space="preserve">that 31% of the participants reported 10 dreams or more per month, 37% reported between one and nine dreams per month, and 32% reported less than one dream per month. </w:t>
      </w:r>
      <w:r w:rsidR="00A648C7">
        <w:t xml:space="preserve">In a sample of 285 German students, </w:t>
      </w:r>
      <w:r w:rsidR="00A648C7">
        <w:fldChar w:fldCharType="begin"/>
      </w:r>
      <w:r w:rsidR="00A648C7">
        <w:instrText xml:space="preserve"> ADDIN ZOTERO_ITEM CSL_CITATION {"citationID":"LsiJ45mA","properties":{"formattedCitation":"(Schredl 2002)","plainCitation":"(Schredl 2002)"},"citationItems":[{"id":1256,"uris":["http://zotero.org/users/2461669/items/T37KJPHD"],"uri":["http://zotero.org/users/2461669/items/T37KJPHD"],"itemData":{"id":1256,"type":"article-journal","title":"Questionnaires and diaries as research instruments in dream research: Methodological issues.","container-title":"Dreaming","page":"17","volume":"12","issue":"1","author":[{"family":"Schredl","given":"Michael"}],"issued":{"date-parts":[["2002"]]}}}],"schema":"https://github.com/citation-style-language/schema/raw/master/csl-citation.json"} </w:instrText>
      </w:r>
      <w:r w:rsidR="00A648C7">
        <w:fldChar w:fldCharType="separate"/>
      </w:r>
      <w:r w:rsidR="00A648C7" w:rsidRPr="00A648C7">
        <w:t xml:space="preserve">Schredl </w:t>
      </w:r>
      <w:r w:rsidR="00A648C7">
        <w:t>(</w:t>
      </w:r>
      <w:r w:rsidR="00A648C7" w:rsidRPr="00A648C7">
        <w:t>2002)</w:t>
      </w:r>
      <w:r w:rsidR="00A648C7">
        <w:fldChar w:fldCharType="end"/>
      </w:r>
      <w:r w:rsidR="00A648C7">
        <w:t xml:space="preserve"> </w:t>
      </w:r>
      <w:r w:rsidR="004E1100">
        <w:t xml:space="preserve">found that 44% reported dreams four or more times per weeks, 44% reported a dream one time per week and  12% reported a dream less than one time per month. </w:t>
      </w:r>
      <w:r w:rsidR="007E78D3">
        <w:t xml:space="preserve">This variability allows to differentiate behavioral profiles of DRF: high dream recallers (HR), who can relate a dream almost every morning (e.g. more than 5 times a week, </w:t>
      </w:r>
      <w:r w:rsidR="007E78D3">
        <w:fldChar w:fldCharType="begin"/>
      </w:r>
      <w:r w:rsidR="007E78D3">
        <w:instrText xml:space="preserve"> ADDIN ZOTERO_ITEM CSL_CITATION {"citationID":"UOpaoFmJ","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rsidR="007E78D3">
        <w:fldChar w:fldCharType="separate"/>
      </w:r>
      <w:r w:rsidR="007E78D3" w:rsidRPr="007E78D3">
        <w:t>Schredl and Fulda 2005)</w:t>
      </w:r>
      <w:r w:rsidR="007E78D3">
        <w:fldChar w:fldCharType="end"/>
      </w:r>
      <w:r w:rsidR="007E78D3">
        <w:t xml:space="preserve"> and low dream recallers (LR), who almost never recall a dream (e.g. less than one dream per month, </w:t>
      </w:r>
      <w:r w:rsidR="007E78D3">
        <w:fldChar w:fldCharType="begin"/>
      </w:r>
      <w:r w:rsidR="007E78D3">
        <w:instrText xml:space="preserve"> ADDIN ZOTERO_ITEM CSL_CITATION {"citationID":"Z9mi4PMn","properties":{"formattedCitation":"(Goodenough et al. 1959)","plainCitation":"(Goodenough et al. 1959)"},"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schema":"https://github.com/citation-style-language/schema/raw/master/csl-citation.json"} </w:instrText>
      </w:r>
      <w:r w:rsidR="007E78D3">
        <w:fldChar w:fldCharType="separate"/>
      </w:r>
      <w:r w:rsidR="007E78D3" w:rsidRPr="007E78D3">
        <w:t>Goodenough et al. 1959)</w:t>
      </w:r>
      <w:r w:rsidR="007E78D3">
        <w:fldChar w:fldCharType="end"/>
      </w:r>
      <w:r w:rsidR="007E78D3">
        <w:t>.</w:t>
      </w:r>
      <w:r w:rsidR="00CB56A8">
        <w:t xml:space="preserve"> Importantly, </w:t>
      </w:r>
      <w:r w:rsidR="005816D2">
        <w:t>the frequency of HR is higher in the general population</w:t>
      </w:r>
      <w:r w:rsidR="00D776D2">
        <w:t xml:space="preserve">, and even more in young and/or student </w:t>
      </w:r>
      <w:r w:rsidR="00637084">
        <w:t>sample</w:t>
      </w:r>
      <w:r w:rsidR="00D776D2">
        <w:t xml:space="preserve"> </w:t>
      </w:r>
      <w:r w:rsidR="00D776D2">
        <w:fldChar w:fldCharType="begin"/>
      </w:r>
      <w:r w:rsidR="00D776D2">
        <w:instrText xml:space="preserve"> ADDIN ZOTERO_ITEM CSL_CITATION {"citationID":"UL3TqZrg","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rsidR="00D776D2">
        <w:fldChar w:fldCharType="separate"/>
      </w:r>
      <w:r w:rsidR="00D776D2" w:rsidRPr="00D776D2">
        <w:t>(Schredl and Fulda 2005)</w:t>
      </w:r>
      <w:r w:rsidR="00D776D2">
        <w:fldChar w:fldCharType="end"/>
      </w:r>
      <w:r w:rsidR="00A362BF">
        <w:t xml:space="preserve">. </w:t>
      </w:r>
    </w:p>
    <w:p w14:paraId="31D4BCA2" w14:textId="28325AC4" w:rsidR="00634FA1" w:rsidRDefault="00634FA1" w:rsidP="00634FA1">
      <w:pPr>
        <w:pStyle w:val="Titre1"/>
      </w:pPr>
      <w:bookmarkStart w:id="32" w:name="_Toc490466278"/>
      <w:r>
        <w:t>Parameters correlated with DRF</w:t>
      </w:r>
      <w:bookmarkEnd w:id="32"/>
    </w:p>
    <w:p w14:paraId="7AACCF6E" w14:textId="0AA19B4A" w:rsidR="00027774" w:rsidRPr="00027774" w:rsidRDefault="00690078" w:rsidP="00690078">
      <w:r>
        <w:t xml:space="preserve">The identification of factors co-varying with - and thus influencing - DRF both in frequency and quality has been studied extensively in both the laboratory and the home environment. The main factors </w:t>
      </w:r>
      <w:r w:rsidR="001416B2">
        <w:t>are as follows</w:t>
      </w:r>
      <w:r w:rsidR="00027774">
        <w:t xml:space="preserve"> </w:t>
      </w:r>
      <w:r w:rsidR="00027774">
        <w:fldChar w:fldCharType="begin"/>
      </w:r>
      <w:r w:rsidR="00C43AFF">
        <w:instrText xml:space="preserve"> ADDIN ZOTERO_ITEM CSL_CITATION {"citationID":"pvL2yLeN","properties":{"formattedCitation":"(Ruby 2011; Blagrove and Pace-Schott 2010)","plainCitation":"(Ruby 2011; Blagrove and Pace-Schott 2010)"},"citationItems":[{"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347,"uris":["http://zotero.org/users/2461669/items/ANH4JC7X"],"uri":["http://zotero.org/users/2461669/items/ANH4JC7X"],"itemData":{"id":347,"type":"chapter","title":"Trait And Neurobiological Correlates Of Individual Differences In Dream Recall And Dream Content","container-title":"International Review of Neurobiology","publisher":"Elsevier","page":"155-180","volume":"92","source":"CrossRef","URL":"http://linkinghub.elsevier.com/retrieve/pii/S0074774210920084","ISBN":"978-0-12-381322-0","language":"en","author":[{"family":"Blagrove","given":"Mark"},{"family":"Pace-Schott","given":"Edward F."}],"issued":{"date-parts":[["2010"]]},"accessed":{"date-parts":[["2015",10,15]]}}}],"schema":"https://github.com/citation-style-language/schema/raw/master/csl-citation.json"} </w:instrText>
      </w:r>
      <w:r w:rsidR="00027774">
        <w:fldChar w:fldCharType="separate"/>
      </w:r>
      <w:r w:rsidR="00C43AFF" w:rsidRPr="00C43AFF">
        <w:t>(</w:t>
      </w:r>
      <w:r w:rsidR="00C43AFF">
        <w:t xml:space="preserve">reviewed in </w:t>
      </w:r>
      <w:r w:rsidR="00C43AFF" w:rsidRPr="00C43AFF">
        <w:t>Ruby 2011; Blagrove and Pace-Schott 2010)</w:t>
      </w:r>
      <w:r w:rsidR="00027774">
        <w:fldChar w:fldCharType="end"/>
      </w:r>
      <w:r w:rsidR="00D50CE6">
        <w:t xml:space="preserve">. </w:t>
      </w:r>
    </w:p>
    <w:p w14:paraId="49554E1F" w14:textId="33BE391F" w:rsidR="00634FA1" w:rsidRDefault="00634FA1" w:rsidP="00634FA1">
      <w:pPr>
        <w:pStyle w:val="Titre2"/>
      </w:pPr>
      <w:bookmarkStart w:id="33" w:name="_Toc490466279"/>
      <w:bookmarkStart w:id="34" w:name="_Ref490596313"/>
      <w:r>
        <w:t>Psychological factors</w:t>
      </w:r>
      <w:bookmarkEnd w:id="33"/>
      <w:bookmarkEnd w:id="34"/>
    </w:p>
    <w:p w14:paraId="4E55AA24" w14:textId="398B0E80" w:rsidR="00131F51" w:rsidRDefault="00735FD4" w:rsidP="00131F51">
      <w:r>
        <w:t xml:space="preserve">First, increased professional or personal stress is positively associated with DRF </w:t>
      </w:r>
      <w:r w:rsidR="004E6475">
        <w:fldChar w:fldCharType="begin"/>
      </w:r>
      <w:r w:rsidR="004E6475">
        <w:instrText xml:space="preserve"> ADDIN ZOTERO_ITEM CSL_CITATION {"citationID":"DyJoUxAU","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4E6475">
        <w:fldChar w:fldCharType="separate"/>
      </w:r>
      <w:r w:rsidR="004E6475" w:rsidRPr="004E6475">
        <w:t>(Schredl 1999)</w:t>
      </w:r>
      <w:r w:rsidR="004E6475">
        <w:fldChar w:fldCharType="end"/>
      </w:r>
      <w:r w:rsidR="004E6475">
        <w:t>. Similarly, an interest in dreams, or a positive attitude towards dreams in general is clearly associated with DR</w:t>
      </w:r>
      <w:r w:rsidR="00236AE3">
        <w:t xml:space="preserve">F, as is frequent day-dreaming and </w:t>
      </w:r>
      <w:r w:rsidR="004E6475">
        <w:t xml:space="preserve">rich fantasy life </w:t>
      </w:r>
      <w:r w:rsidR="004E6475">
        <w:fldChar w:fldCharType="begin"/>
      </w:r>
      <w:r w:rsidR="004E6475">
        <w:instrText xml:space="preserve"> ADDIN ZOTERO_ITEM CSL_CITATION {"citationID":"OvkHxY0v","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rsidR="004E6475">
        <w:fldChar w:fldCharType="separate"/>
      </w:r>
      <w:r w:rsidR="004E6475" w:rsidRPr="004E6475">
        <w:t>(Schredl et al. 2003)</w:t>
      </w:r>
      <w:r w:rsidR="004E6475">
        <w:fldChar w:fldCharType="end"/>
      </w:r>
      <w:r w:rsidR="00131F51">
        <w:t>.</w:t>
      </w:r>
      <w:r w:rsidR="004E6475">
        <w:t xml:space="preserve"> </w:t>
      </w:r>
      <w:r w:rsidR="002411C1">
        <w:t>DRF decreases with age and tends to be higher in w</w:t>
      </w:r>
      <w:r w:rsidR="005469B6">
        <w:t xml:space="preserve">omen, who are </w:t>
      </w:r>
      <w:r w:rsidR="002411C1">
        <w:t xml:space="preserve">also </w:t>
      </w:r>
      <w:r w:rsidR="005469B6">
        <w:t>typically</w:t>
      </w:r>
      <w:r w:rsidR="002411C1">
        <w:t xml:space="preserve"> more interested in dreams </w:t>
      </w:r>
      <w:r w:rsidR="005469B6">
        <w:fldChar w:fldCharType="begin"/>
      </w:r>
      <w:r w:rsidR="002411C1">
        <w:instrText xml:space="preserve"> ADDIN ZOTERO_ITEM CSL_CITATION {"citationID":"eomEY0Lx","properties":{"formattedCitation":"(Schredl and Reinhard 2008; Schredl 2008)","plainCitation":"(Schredl and Reinhard 2008; Schredl 2008)"},"citationItems":[{"id":1179,"uris":["http://zotero.org/users/2461669/items/2S68TECF"],"uri":["http://zotero.org/users/2461669/items/2S68TECF"],"itemData":{"id":1179,"type":"article-journal","title":"Gender differences in dream recall: a meta-analysis","container-title":"Journal of Sleep Research","page":"125-131","volume":"17","issue":"2","source":"CrossRef","DOI":"10.1111/j.1365-2869.2008.00626.x","ISSN":"0962-1105, 1365-2869","shortTitle":"Gender differences in dream recall","language":"en","author":[{"family":"Schredl","given":"Michael"},{"family":"Reinhard","given":"Iris"}],"issued":{"date-parts":[["2008",6]]}}},{"id":1150,"uris":["http://zotero.org/users/2461669/items/ZVF4738S"],"uri":["http://zotero.org/users/2461669/items/ZVF4738S"],"itemData":{"id":1150,"type":"article-journal","title":"Dream recall frequency in a representative German sample","container-title":"Perceptual and motor skills","page":"699–702","volume":"106","issue":"3","source":"Google Scholar","author":[{"family":"Schredl","given":"Michael"}],"issued":{"date-parts":[["2008"]]}}}],"schema":"https://github.com/citation-style-language/schema/raw/master/csl-citation.json"} </w:instrText>
      </w:r>
      <w:r w:rsidR="005469B6">
        <w:fldChar w:fldCharType="separate"/>
      </w:r>
      <w:r w:rsidR="002411C1" w:rsidRPr="002411C1">
        <w:t>(Schredl and Reinhard 2008; Schredl 2008)</w:t>
      </w:r>
      <w:r w:rsidR="005469B6">
        <w:fldChar w:fldCharType="end"/>
      </w:r>
      <w:r w:rsidR="005469B6">
        <w:t xml:space="preserve">. </w:t>
      </w:r>
      <w:r w:rsidR="00131F51">
        <w:t xml:space="preserve">Regarding personality dimensions, studies have found positive correlations between DRF and thin boundaries, anxiety, and openness to experience. However, most of the correlations </w:t>
      </w:r>
      <w:r w:rsidR="00CC6686">
        <w:t xml:space="preserve">between DRF and personality traits </w:t>
      </w:r>
      <w:r w:rsidR="00EE1C9F">
        <w:t>are low and explain</w:t>
      </w:r>
      <w:r w:rsidR="00131F51">
        <w:t xml:space="preserve"> only a small percentage of the </w:t>
      </w:r>
      <w:r w:rsidR="00EE1C9F">
        <w:t xml:space="preserve">total </w:t>
      </w:r>
      <w:r w:rsidR="00131F51">
        <w:t xml:space="preserve">variance. </w:t>
      </w:r>
      <w:r w:rsidR="00F02C35">
        <w:t xml:space="preserve">Regarding cognitive abilities, </w:t>
      </w:r>
      <w:r w:rsidR="00236AE3">
        <w:t xml:space="preserve">several studies have consistently reported that DRF is positively correlated with creativity. </w:t>
      </w:r>
      <w:r w:rsidR="00B61996">
        <w:t xml:space="preserve">A simple explanation </w:t>
      </w:r>
      <w:r w:rsidR="00B61996" w:rsidRPr="00B61996">
        <w:t>of why individuals differ in their ability to remember dreams</w:t>
      </w:r>
      <w:r w:rsidR="00B61996">
        <w:t xml:space="preserve"> could be because</w:t>
      </w:r>
      <w:r w:rsidR="00B61996" w:rsidRPr="00B61996">
        <w:t xml:space="preserve"> they differ in </w:t>
      </w:r>
      <w:r w:rsidR="00B61996">
        <w:t>some more general memory abilities (verbal, visual, short and long term). However, the literature</w:t>
      </w:r>
      <w:r w:rsidR="00236AE3">
        <w:t xml:space="preserve"> yielded contradictory results</w:t>
      </w:r>
      <w:r w:rsidR="00A57F2A">
        <w:t xml:space="preserve">, with some support for a positive association between DRF and visual memory, </w:t>
      </w:r>
      <w:r w:rsidR="00A57F2A" w:rsidRPr="00A57F2A">
        <w:t xml:space="preserve">but also evidence against it </w:t>
      </w:r>
      <w:r w:rsidR="00A57F2A">
        <w:t>for verbal and visual material</w:t>
      </w:r>
      <w:r w:rsidR="00A57F2A" w:rsidRPr="00A57F2A">
        <w:t xml:space="preserve"> and short-or long-term story narrative recall</w:t>
      </w:r>
      <w:r w:rsidR="00236AE3">
        <w:t xml:space="preserve"> </w:t>
      </w:r>
      <w:r w:rsidR="00A57F2A">
        <w:fldChar w:fldCharType="begin"/>
      </w:r>
      <w:r w:rsidR="00A57F2A">
        <w:instrText xml:space="preserve"> ADDIN ZOTERO_ITEM CSL_CITATION {"citationID":"hu2uxeo6","properties":{"formattedCitation":"(Ruby 2011; Blagrove and Pace-Schott 2010)","plainCitation":"(Ruby 2011; Blagrove and Pace-Schott 2010)"},"citationItems":[{"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347,"uris":["http://zotero.org/users/2461669/items/ANH4JC7X"],"uri":["http://zotero.org/users/2461669/items/ANH4JC7X"],"itemData":{"id":347,"type":"chapter","title":"Trait And Neurobiological Correlates Of Individual Differences In Dream Recall And Dream Content","container-title":"International Review of Neurobiology","publisher":"Elsevier","page":"155-180","volume":"92","source":"CrossRef","URL":"http://linkinghub.elsevier.com/retrieve/pii/S0074774210920084","ISBN":"978-0-12-381322-0","language":"en","author":[{"family":"Blagrove","given":"Mark"},{"family":"Pace-Schott","given":"Edward F."}],"issued":{"date-parts":[["2010"]]},"accessed":{"date-parts":[["2015",10,15]]}}}],"schema":"https://github.com/citation-style-language/schema/raw/master/csl-citation.json"} </w:instrText>
      </w:r>
      <w:r w:rsidR="00A57F2A">
        <w:fldChar w:fldCharType="separate"/>
      </w:r>
      <w:r w:rsidR="00A57F2A" w:rsidRPr="00A57F2A">
        <w:t>(Ruby 2011; Blagrove and Pace-Schott 2010)</w:t>
      </w:r>
      <w:r w:rsidR="00A57F2A">
        <w:fldChar w:fldCharType="end"/>
      </w:r>
      <w:r w:rsidR="00A57F2A">
        <w:t>.</w:t>
      </w:r>
    </w:p>
    <w:p w14:paraId="3D820956" w14:textId="40ACFFD5" w:rsidR="005469B6" w:rsidRDefault="005469B6" w:rsidP="00634FA1">
      <w:pPr>
        <w:pStyle w:val="Titre2"/>
      </w:pPr>
      <w:bookmarkStart w:id="35" w:name="_Ref490595152"/>
      <w:bookmarkStart w:id="36" w:name="_Toc490466280"/>
      <w:r>
        <w:t>Sleep parameters</w:t>
      </w:r>
      <w:bookmarkEnd w:id="35"/>
    </w:p>
    <w:p w14:paraId="71DFBBA3" w14:textId="4BB68B9F" w:rsidR="004637BA" w:rsidRDefault="004637BA" w:rsidP="004637BA">
      <w:r>
        <w:t>First,</w:t>
      </w:r>
      <w:r w:rsidR="0080470B" w:rsidRPr="0080470B">
        <w:rPr>
          <w:sz w:val="19"/>
          <w:szCs w:val="19"/>
        </w:rPr>
        <w:t xml:space="preserve"> </w:t>
      </w:r>
      <w:r w:rsidR="0080470B" w:rsidRPr="0080470B">
        <w:t>DRF varies according to the s</w:t>
      </w:r>
      <w:r w:rsidR="0080470B">
        <w:t xml:space="preserve">leep stage preceding awakening </w:t>
      </w:r>
      <w:r w:rsidR="0080470B">
        <w:fldChar w:fldCharType="begin"/>
      </w:r>
      <w:r w:rsidR="0080470B">
        <w:instrText xml:space="preserve"> ADDIN ZOTERO_ITEM CSL_CITATION {"citationID":"lV6dsx6b","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80470B">
        <w:fldChar w:fldCharType="separate"/>
      </w:r>
      <w:r w:rsidR="0080470B" w:rsidRPr="0080470B">
        <w:t xml:space="preserve">(Nielsen </w:t>
      </w:r>
      <w:r w:rsidR="0080470B">
        <w:t>(</w:t>
      </w:r>
      <w:r w:rsidR="0080470B" w:rsidRPr="0080470B">
        <w:t>2000)</w:t>
      </w:r>
      <w:r w:rsidR="0080470B">
        <w:fldChar w:fldCharType="end"/>
      </w:r>
      <w:r w:rsidR="0080470B" w:rsidRPr="0080470B">
        <w:t xml:space="preserve"> for a review). More dream reports are obtained after an awakening during </w:t>
      </w:r>
      <w:r w:rsidR="0080470B">
        <w:t>REM</w:t>
      </w:r>
      <w:r w:rsidR="0080470B" w:rsidRPr="0080470B">
        <w:t xml:space="preserve"> sleep than after an awakening during </w:t>
      </w:r>
      <w:r w:rsidR="0080470B">
        <w:t>NREM</w:t>
      </w:r>
      <w:r w:rsidR="0080470B" w:rsidRPr="0080470B">
        <w:t xml:space="preserve"> sleep. These results inspired the REM sleep hypothesis of dreaming </w:t>
      </w:r>
      <w:r w:rsidR="0080470B">
        <w:t xml:space="preserve">discussed earlier in this thesis. </w:t>
      </w:r>
      <w:r>
        <w:t>However, when a dream is not reported on awakening, there is no method of establishing whether it did not happen or was forgotten. This idea was rightly pointed out by Conduit: “</w:t>
      </w:r>
      <w:r w:rsidRPr="00E46925">
        <w:rPr>
          <w:i/>
        </w:rPr>
        <w:t>An ongoing assumption made by sleep scientists is that since dreams are more often recalled on awakening from REM sleep, dreams must occur more often during this sleep stage. An alternative hypothesis is that cognition occurs throughout sleep, but the recall of mentation differs on awakenings”</w:t>
      </w:r>
      <w:r w:rsidRPr="00E46925">
        <w:t xml:space="preserve"> (Conduit, Crewther, and Coleman 2004).</w:t>
      </w:r>
      <w:r>
        <w:t xml:space="preserve"> </w:t>
      </w:r>
    </w:p>
    <w:p w14:paraId="46EF6F38" w14:textId="77777777" w:rsidR="00287E6F" w:rsidRDefault="004637BA" w:rsidP="00D4295B">
      <w:r>
        <w:t>This idea that DRF variability is not a matter of dream production during sleep, but of dream recall during awakening</w:t>
      </w:r>
      <w:r w:rsidR="0080470B">
        <w:t>,</w:t>
      </w:r>
      <w:r>
        <w:t xml:space="preserve"> is the core of several model</w:t>
      </w:r>
      <w:r w:rsidR="0080470B">
        <w:t>s</w:t>
      </w:r>
      <w:r>
        <w:t xml:space="preserve"> of dream recall </w:t>
      </w:r>
      <w:r w:rsidR="005C3589">
        <w:t>(</w:t>
      </w:r>
      <w:r>
        <w:t xml:space="preserve">detailed </w:t>
      </w:r>
      <w:r w:rsidR="001D5C34">
        <w:t xml:space="preserve">later </w:t>
      </w:r>
      <w:r>
        <w:t xml:space="preserve">in the </w:t>
      </w:r>
      <w:r w:rsidR="0080470B">
        <w:t>section on dream recall theories</w:t>
      </w:r>
      <w:r w:rsidR="005C3589">
        <w:t xml:space="preserve">), among which the arousal-retrieval model is one of the most significant. In its simplest form, it </w:t>
      </w:r>
      <w:r w:rsidR="005C3589">
        <w:t xml:space="preserve">claims that a period of wakefulness must occur just after dreaming so that the dream content can be transferred from short term to long term memory </w:t>
      </w:r>
      <w:r w:rsidR="005C3589">
        <w:fldChar w:fldCharType="begin"/>
      </w:r>
      <w:r w:rsidR="005C3589">
        <w:instrText xml:space="preserve"> ADDIN ZOTERO_ITEM CSL_CITATION {"citationID":"p6BiBKzd","properties":{"formattedCitation":"(Koulack and Goodenough 1976)","plainCitation":"(Koulack and Goodenough 1976)"},"citationItems":[{"id":417,"uris":["http://zotero.org/users/2461669/items/CS75BQG5"],"uri":["http://zotero.org/users/2461669/items/CS75BQG5"],"itemData":{"id":417,"type":"article-journal","title":"Dream recall and dream recall failure: An arousal-retrieval model.","container-title":"Psychological Bulletin","page":"975","volume":"83","issue":"5","author":[{"family":"Koulack","given":"David"},{"family":"Goodenough","given":"Donald R."}],"issued":{"date-parts":[["1976"]]}}}],"schema":"https://github.com/citation-style-language/schema/raw/master/csl-citation.json"} </w:instrText>
      </w:r>
      <w:r w:rsidR="005C3589">
        <w:fldChar w:fldCharType="separate"/>
      </w:r>
      <w:r w:rsidR="005C3589" w:rsidRPr="00B70DE4">
        <w:t>(Koulack and Goodenough 1976)</w:t>
      </w:r>
      <w:r w:rsidR="005C3589">
        <w:fldChar w:fldCharType="end"/>
      </w:r>
      <w:r w:rsidR="005C3589">
        <w:t>.</w:t>
      </w:r>
      <w:r w:rsidR="005C3589">
        <w:t xml:space="preserve"> </w:t>
      </w:r>
    </w:p>
    <w:p w14:paraId="3439BAEA" w14:textId="61AB6157" w:rsidR="00D4295B" w:rsidRDefault="005C3589" w:rsidP="00D4295B">
      <w:r>
        <w:t xml:space="preserve">Several studies support this model. </w:t>
      </w:r>
      <w:r w:rsidR="00287E6F" w:rsidRPr="00287E6F">
        <w:t xml:space="preserve">First, using retrospective evaluation, Schredl et al. (2003) found a positive correlation between the number of nocturnal awakenings and DRF. Second, De Gennaro et al. (2010) reported that recovery sleep following a full night of sleep deprivation was characterized by an almost complete abolition of dream recall, paralleled with a lower number of nocturnal awakenings, which could, according to them, have </w:t>
      </w:r>
      <w:r w:rsidR="00287E6F" w:rsidRPr="00287E6F">
        <w:rPr>
          <w:i/>
        </w:rPr>
        <w:t>“reduced the contents available in memory as possible cues for retrieval of dream experiences at morning”</w:t>
      </w:r>
      <w:r w:rsidR="00287E6F">
        <w:rPr>
          <w:i/>
        </w:rPr>
        <w:t>.</w:t>
      </w:r>
      <w:r>
        <w:t xml:space="preserve"> </w:t>
      </w:r>
      <w:r w:rsidR="00ED1A35">
        <w:t>Finally, t</w:t>
      </w:r>
      <w:r w:rsidR="0089776D">
        <w:t xml:space="preserve">hese results were recently reinforced by a full-night PSG </w:t>
      </w:r>
      <w:r w:rsidR="00B350F6">
        <w:t>study</w:t>
      </w:r>
      <w:r w:rsidR="0089776D">
        <w:t xml:space="preserve"> in 36 subjects (18 HR</w:t>
      </w:r>
      <w:r w:rsidR="00B350F6">
        <w:t xml:space="preserve"> </w:t>
      </w:r>
      <w:r w:rsidR="0089776D">
        <w:t xml:space="preserve">and 18 LR; </w:t>
      </w:r>
      <w:r w:rsidR="00B350F6">
        <w:fldChar w:fldCharType="begin"/>
      </w:r>
      <w:r w:rsidR="00B350F6">
        <w:instrText xml:space="preserve"> ADDIN ZOTERO_ITEM CSL_CITATION {"citationID":"L2JJEH3Z","properties":{"formattedCitation":"(Eichenlaub et al. 2014)","plainCitation":"(Eichenlaub et al. 2014)"},"citationItems":[{"id":72,"uris":["http://zotero.org/users/2461669/items/EAR73HXH"],"uri":["http://zotero.org/users/2461669/items/EAR73HXH"],"itemData":{"id":72,"type":"article-journal","title":"Brain Reactivity Differentiates Subjects with High and Low Dream Recall Frequencies during Both Sleep and Wakefulness","container-title":"Cerebral Cortex","page":"1206-1215","volume":"24","issue":"5","source":"CrossRef","DOI":"10.1093/cercor/bhs388","ISSN":"1047-3211, 1460-2199","language":"en","author":[{"family":"Eichenlaub","given":"Jean-Baptiste"},{"family":"Bertrand","given":"Olivier"},{"family":"Morlet","given":"Dominique"},{"family":"Ruby","given":"Perrine"}],"issued":{"date-parts":[["2014",5,1]]}}}],"schema":"https://github.com/citation-style-language/schema/raw/master/csl-citation.json"} </w:instrText>
      </w:r>
      <w:r w:rsidR="00B350F6">
        <w:fldChar w:fldCharType="separate"/>
      </w:r>
      <w:r w:rsidR="00B350F6" w:rsidRPr="00B350F6">
        <w:t>Eichenlaub et al. 2014</w:t>
      </w:r>
      <w:r w:rsidR="00563EBD">
        <w:t xml:space="preserve">; </w:t>
      </w:r>
      <w:r w:rsidR="00563EBD">
        <w:fldChar w:fldCharType="begin"/>
      </w:r>
      <w:r w:rsidR="00563EBD">
        <w:instrText xml:space="preserve"> REF _Ref490486386 \h </w:instrText>
      </w:r>
      <w:r w:rsidR="00563EBD">
        <w:fldChar w:fldCharType="separate"/>
      </w:r>
      <w:r w:rsidR="00563EBD">
        <w:t xml:space="preserve">Figure </w:t>
      </w:r>
      <w:r w:rsidR="00563EBD">
        <w:rPr>
          <w:noProof/>
        </w:rPr>
        <w:t>5</w:t>
      </w:r>
      <w:r w:rsidR="00563EBD">
        <w:fldChar w:fldCharType="end"/>
      </w:r>
      <w:r w:rsidR="00B350F6" w:rsidRPr="00B350F6">
        <w:t>)</w:t>
      </w:r>
      <w:r w:rsidR="00B350F6">
        <w:fldChar w:fldCharType="end"/>
      </w:r>
      <w:r w:rsidR="00B350F6">
        <w:t xml:space="preserve">. </w:t>
      </w:r>
      <w:r w:rsidR="0089776D">
        <w:t xml:space="preserve">HR showed in average longer intra-sleep wakefulness than LR (~15min more on average). The number of awakenings (the number of phases composed of consecutive pages of awakening) was not significantly different between the 2 groups, but the mean duration of the awakenings was </w:t>
      </w:r>
      <w:r w:rsidR="0089776D" w:rsidRPr="0089776D">
        <w:t xml:space="preserve">(HR, 1.90 </w:t>
      </w:r>
      <w:r w:rsidR="0089776D">
        <w:t>± 0.91 min; LR, 0.95 ± 0.40 min</w:t>
      </w:r>
      <w:r w:rsidR="0089776D" w:rsidRPr="0089776D">
        <w:t>)</w:t>
      </w:r>
      <w:r w:rsidR="00ED1A35">
        <w:t>.</w:t>
      </w:r>
    </w:p>
    <w:p w14:paraId="2FA2777F" w14:textId="77777777" w:rsidR="00845185" w:rsidRDefault="00845185" w:rsidP="00845185">
      <w:pPr>
        <w:keepNext/>
      </w:pPr>
      <w:r>
        <w:rPr>
          <w:noProof/>
        </w:rPr>
        <w:drawing>
          <wp:inline distT="0" distB="0" distL="0" distR="0" wp14:anchorId="0418DE89" wp14:editId="1ACCDA42">
            <wp:extent cx="5760998" cy="433114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ro_JBE_sleep.png"/>
                    <pic:cNvPicPr/>
                  </pic:nvPicPr>
                  <pic:blipFill>
                    <a:blip r:embed="rId14">
                      <a:extLst>
                        <a:ext uri="{28A0092B-C50C-407E-A947-70E740481C1C}">
                          <a14:useLocalDpi xmlns:a14="http://schemas.microsoft.com/office/drawing/2010/main" val="0"/>
                        </a:ext>
                      </a:extLst>
                    </a:blip>
                    <a:stretch>
                      <a:fillRect/>
                    </a:stretch>
                  </pic:blipFill>
                  <pic:spPr>
                    <a:xfrm>
                      <a:off x="0" y="0"/>
                      <a:ext cx="5760998" cy="4331140"/>
                    </a:xfrm>
                    <a:prstGeom prst="rect">
                      <a:avLst/>
                    </a:prstGeom>
                  </pic:spPr>
                </pic:pic>
              </a:graphicData>
            </a:graphic>
          </wp:inline>
        </w:drawing>
      </w:r>
    </w:p>
    <w:p w14:paraId="3AE11B1C" w14:textId="55E13F59" w:rsidR="00845185" w:rsidRDefault="00845185" w:rsidP="00845185">
      <w:pPr>
        <w:pStyle w:val="Lgende"/>
      </w:pPr>
      <w:bookmarkStart w:id="37" w:name="_Ref490486386"/>
      <w:r>
        <w:t xml:space="preserve">Figure </w:t>
      </w:r>
      <w:fldSimple w:instr=" SEQ Figure \* ARABIC ">
        <w:r w:rsidR="00671241">
          <w:rPr>
            <w:noProof/>
          </w:rPr>
          <w:t>5</w:t>
        </w:r>
      </w:fldSimple>
      <w:bookmarkEnd w:id="37"/>
      <w:r>
        <w:t>: Hypnograms of three representative HR (left) and three representative LR (right).</w:t>
      </w:r>
      <w:r w:rsidRPr="00845185">
        <w:rPr>
          <w:b w:val="0"/>
        </w:rPr>
        <w:t xml:space="preserve"> </w:t>
      </w:r>
      <w:r w:rsidR="005E3B4E">
        <w:rPr>
          <w:b w:val="0"/>
        </w:rPr>
        <w:t xml:space="preserve">Full night PSG recordings were acquired in the sleep lab in 18 HRs and 18 LRs. </w:t>
      </w:r>
      <w:r w:rsidRPr="00845185">
        <w:rPr>
          <w:b w:val="0"/>
        </w:rPr>
        <w:t xml:space="preserve">Wake: wakefulness (black); N1, N2, and N3: sleep stages N1 (very light gray), N2 (light gray), and N3 (dark gray), respectively; REM: REM sleep (medium gray); Ind: pages for which the dominant sleep stage could not be determined; Mvts: movements. From these 6 examples, it can be observed that the wakefulness periods during the sleep period time are longer in </w:t>
      </w:r>
      <w:r>
        <w:rPr>
          <w:b w:val="0"/>
        </w:rPr>
        <w:t>HR</w:t>
      </w:r>
      <w:r w:rsidRPr="00845185">
        <w:rPr>
          <w:b w:val="0"/>
        </w:rPr>
        <w:t xml:space="preserve"> than in </w:t>
      </w:r>
      <w:r>
        <w:rPr>
          <w:b w:val="0"/>
        </w:rPr>
        <w:t>LR</w:t>
      </w:r>
      <w:r w:rsidRPr="00845185">
        <w:rPr>
          <w:b w:val="0"/>
        </w:rPr>
        <w:t xml:space="preserve">. Adapted from </w:t>
      </w:r>
      <w:r w:rsidRPr="00845185">
        <w:rPr>
          <w:b w:val="0"/>
        </w:rPr>
        <w:fldChar w:fldCharType="begin"/>
      </w:r>
      <w:r w:rsidRPr="00845185">
        <w:rPr>
          <w:b w:val="0"/>
        </w:rPr>
        <w:instrText xml:space="preserve"> ADDIN ZOTERO_ITEM CSL_CITATION {"citationID":"tqLTVjxU","properties":{"formattedCitation":"(Eichenlaub et al. 2014, 20)","plainCitation":"(Eichenlaub et al. 2014, 20)"},"citationItems":[{"id":72,"uris":["http://zotero.org/users/2461669/items/EAR73HXH"],"uri":["http://zotero.org/users/2461669/items/EAR73HXH"],"itemData":{"id":72,"type":"article-journal","title":"Brain Reactivity Differentiates Subjects with High and Low Dream Recall Frequencies during Both Sleep and Wakefulness","container-title":"Cerebral Cortex","page":"1206-1215","volume":"24","issue":"5","source":"CrossRef","DOI":"10.1093/cercor/bhs388","ISSN":"1047-3211, 1460-2199","language":"en","author":[{"family":"Eichenlaub","given":"Jean-Baptiste"},{"family":"Bertrand","given":"Olivier"},{"family":"Morlet","given":"Dominique"},{"family":"Ruby","given":"Perrine"}],"issued":{"date-parts":[["2014",5,1]]}},"locator":"20"}],"schema":"https://github.com/citation-style-language/schema/raw/master/csl-citation.json"} </w:instrText>
      </w:r>
      <w:r w:rsidRPr="00845185">
        <w:rPr>
          <w:b w:val="0"/>
        </w:rPr>
        <w:fldChar w:fldCharType="separate"/>
      </w:r>
      <w:r w:rsidRPr="00845185">
        <w:rPr>
          <w:b w:val="0"/>
        </w:rPr>
        <w:t>Eichenlaub et al. (2014</w:t>
      </w:r>
      <w:r w:rsidRPr="00845185">
        <w:rPr>
          <w:b w:val="0"/>
        </w:rPr>
        <w:fldChar w:fldCharType="end"/>
      </w:r>
      <w:r w:rsidRPr="00845185">
        <w:rPr>
          <w:b w:val="0"/>
        </w:rPr>
        <w:t>)</w:t>
      </w:r>
    </w:p>
    <w:p w14:paraId="68A2C8BC" w14:textId="135BD4B6" w:rsidR="00634FA1" w:rsidRDefault="003D7E97" w:rsidP="00634FA1">
      <w:pPr>
        <w:pStyle w:val="Titre2"/>
      </w:pPr>
      <w:r>
        <w:t>Neurop</w:t>
      </w:r>
      <w:r w:rsidR="00634FA1">
        <w:t>hysiological parameters</w:t>
      </w:r>
      <w:bookmarkEnd w:id="36"/>
    </w:p>
    <w:p w14:paraId="3A0EA028" w14:textId="241D3230" w:rsidR="003443D3" w:rsidRDefault="00BA1675" w:rsidP="00FF43C7">
      <w:r>
        <w:t xml:space="preserve">The neurophysiological parameters that covary with DRF had never been investigated until the doctoral </w:t>
      </w:r>
      <w:r w:rsidR="002F7289">
        <w:t>work</w:t>
      </w:r>
      <w:r>
        <w:t xml:space="preserve"> of Jean-Baptiste Eichenlaub, conducted </w:t>
      </w:r>
      <w:r w:rsidR="00E407F8">
        <w:t>with</w:t>
      </w:r>
      <w:r w:rsidR="002F7289">
        <w:t xml:space="preserve"> Perrine Ruby</w:t>
      </w:r>
      <w:r>
        <w:t xml:space="preserve"> a few years ago. </w:t>
      </w:r>
      <w:r w:rsidR="00FF43C7">
        <w:t xml:space="preserve">The present study follows on from </w:t>
      </w:r>
      <w:r w:rsidR="00D34438">
        <w:t>t</w:t>
      </w:r>
      <w:r w:rsidR="00FF43C7">
        <w:t xml:space="preserve">his work, in which </w:t>
      </w:r>
      <w:r w:rsidR="00D34438">
        <w:t>they</w:t>
      </w:r>
      <w:r w:rsidR="00FF43C7">
        <w:t xml:space="preserve"> compared the brain activity of HR and LR during </w:t>
      </w:r>
      <w:r w:rsidR="00935D7A">
        <w:t xml:space="preserve">both </w:t>
      </w:r>
      <w:r w:rsidR="00FF43C7">
        <w:t xml:space="preserve">sleep and wakefulness </w:t>
      </w:r>
      <w:r w:rsidR="00935D7A">
        <w:t xml:space="preserve">and </w:t>
      </w:r>
      <w:r w:rsidR="00FF43C7">
        <w:t xml:space="preserve">using </w:t>
      </w:r>
      <w:r w:rsidR="004621D0">
        <w:t xml:space="preserve">several neuroimaging techniques such as </w:t>
      </w:r>
      <w:r w:rsidR="00FF43C7">
        <w:t>auditory evoked potentials (AEP) and positron emission tomography (PET).</w:t>
      </w:r>
      <w:r w:rsidR="00C241E3">
        <w:t xml:space="preserve"> </w:t>
      </w:r>
      <w:r w:rsidR="00D34438">
        <w:t>The</w:t>
      </w:r>
      <w:r w:rsidR="00C241E3">
        <w:t xml:space="preserve"> main findings</w:t>
      </w:r>
      <w:r w:rsidR="00D34438">
        <w:t xml:space="preserve"> from his </w:t>
      </w:r>
      <w:r w:rsidR="005806A9">
        <w:t xml:space="preserve">Eichenlaub’s </w:t>
      </w:r>
      <w:r w:rsidR="00D34438">
        <w:t>doctoral thesis</w:t>
      </w:r>
      <w:r w:rsidR="00C241E3">
        <w:t xml:space="preserve"> are summarized in </w:t>
      </w:r>
      <w:r w:rsidR="00C241E3">
        <w:fldChar w:fldCharType="begin"/>
      </w:r>
      <w:r w:rsidR="00C241E3">
        <w:instrText xml:space="preserve"> REF _Ref490488662 \h </w:instrText>
      </w:r>
      <w:r w:rsidR="00C241E3">
        <w:fldChar w:fldCharType="separate"/>
      </w:r>
      <w:r w:rsidR="00C241E3">
        <w:t xml:space="preserve">Figure </w:t>
      </w:r>
      <w:r w:rsidR="00C241E3">
        <w:rPr>
          <w:noProof/>
        </w:rPr>
        <w:t>6</w:t>
      </w:r>
      <w:r w:rsidR="00C241E3">
        <w:fldChar w:fldCharType="end"/>
      </w:r>
      <w:r w:rsidR="00C241E3">
        <w:t xml:space="preserve">. </w:t>
      </w:r>
    </w:p>
    <w:p w14:paraId="32E24C59" w14:textId="51874301" w:rsidR="002F7289" w:rsidRDefault="002F7289" w:rsidP="005767BA">
      <w:r>
        <w:t xml:space="preserve">First, </w:t>
      </w:r>
      <w:r w:rsidR="005767BA">
        <w:t>they conducted a sleep lab study in which they compared the brain reactivity (AEP) of 18 HRs</w:t>
      </w:r>
      <w:r w:rsidR="00F77483">
        <w:t xml:space="preserve"> (DRF = 4.4 </w:t>
      </w:r>
      <w:r w:rsidR="00F77483" w:rsidRPr="00F452BB">
        <w:t>±</w:t>
      </w:r>
      <w:r w:rsidR="00F77483">
        <w:t xml:space="preserve"> </w:t>
      </w:r>
      <w:r w:rsidR="00D42959">
        <w:t>1.0</w:t>
      </w:r>
      <w:r w:rsidR="00F77483" w:rsidRPr="00F452BB">
        <w:t xml:space="preserve"> </w:t>
      </w:r>
      <w:r w:rsidR="00F77483">
        <w:t>dream reports per week)</w:t>
      </w:r>
      <w:r w:rsidR="005767BA">
        <w:t xml:space="preserve"> and 18 LRs</w:t>
      </w:r>
      <w:r w:rsidR="00F77483">
        <w:t xml:space="preserve"> (0.25 </w:t>
      </w:r>
      <w:r w:rsidR="00F77483" w:rsidRPr="00F452BB">
        <w:t>±</w:t>
      </w:r>
      <w:r w:rsidR="00695735">
        <w:t xml:space="preserve"> 0.1</w:t>
      </w:r>
      <w:r w:rsidR="0032418F">
        <w:t>)</w:t>
      </w:r>
      <w:r w:rsidR="00F77483">
        <w:t xml:space="preserve"> </w:t>
      </w:r>
      <w:r w:rsidR="005767BA">
        <w:t xml:space="preserve">during </w:t>
      </w:r>
      <w:r w:rsidR="00854C03">
        <w:t>sleep and wakefulness</w:t>
      </w:r>
      <w:r w:rsidR="005767BA">
        <w:t xml:space="preserve">. During data acquisition, the subjects were presented with sounds to be ignored (first names randomly presented among pure tones) while they were watching a silent movie or sleeping. </w:t>
      </w:r>
      <w:r w:rsidR="00956ABE">
        <w:t>They found that b</w:t>
      </w:r>
      <w:r w:rsidR="005767BA">
        <w:t>rain responses to first names dramatically differed between the 2 groups during both sleep and wakefulness</w:t>
      </w:r>
      <w:r w:rsidR="00FB5736">
        <w:t xml:space="preserve"> (</w:t>
      </w:r>
      <w:r w:rsidR="00FB5736">
        <w:fldChar w:fldCharType="begin"/>
      </w:r>
      <w:r w:rsidR="00FB5736">
        <w:instrText xml:space="preserve"> REF _Ref490488662 \h </w:instrText>
      </w:r>
      <w:r w:rsidR="00FB5736">
        <w:fldChar w:fldCharType="separate"/>
      </w:r>
      <w:r w:rsidR="00FB5736">
        <w:t xml:space="preserve">Figure </w:t>
      </w:r>
      <w:r w:rsidR="00FB5736">
        <w:rPr>
          <w:noProof/>
        </w:rPr>
        <w:t>6</w:t>
      </w:r>
      <w:r w:rsidR="00FB5736">
        <w:fldChar w:fldCharType="end"/>
      </w:r>
      <w:r w:rsidR="00FB5736">
        <w:t>A)</w:t>
      </w:r>
      <w:r w:rsidR="005767BA">
        <w:t>. During</w:t>
      </w:r>
      <w:r w:rsidR="00246830">
        <w:t xml:space="preserve"> </w:t>
      </w:r>
      <w:r w:rsidR="005767BA">
        <w:t>wakefulness, the attention-orienting brain response (P3a) and a late</w:t>
      </w:r>
      <w:r w:rsidR="0056733F">
        <w:t xml:space="preserve"> </w:t>
      </w:r>
      <w:r w:rsidR="005767BA">
        <w:t xml:space="preserve">parietal response were larger in HR than in LR. During sleep, </w:t>
      </w:r>
      <w:r w:rsidR="00FA65ED">
        <w:t>there were</w:t>
      </w:r>
      <w:r w:rsidR="005767BA">
        <w:t xml:space="preserve"> between-group differences at the latency of the P3a</w:t>
      </w:r>
      <w:r w:rsidR="00FA65ED">
        <w:t xml:space="preserve"> </w:t>
      </w:r>
      <w:r w:rsidR="005767BA">
        <w:t xml:space="preserve">during N2 </w:t>
      </w:r>
      <w:r w:rsidR="00AF3A29">
        <w:t xml:space="preserve">sleep </w:t>
      </w:r>
      <w:r w:rsidR="005767BA">
        <w:t>and at later latencies during all sleep stages.</w:t>
      </w:r>
    </w:p>
    <w:p w14:paraId="76EDEA07" w14:textId="4C78205F" w:rsidR="006835F8" w:rsidRDefault="00F452BB" w:rsidP="006835F8">
      <w:r>
        <w:t xml:space="preserve">Second, they </w:t>
      </w:r>
      <w:r w:rsidR="00CA0DBC">
        <w:t xml:space="preserve">used PET to compare </w:t>
      </w:r>
      <w:r w:rsidR="00610A01">
        <w:t xml:space="preserve">the resting state </w:t>
      </w:r>
      <w:r w:rsidR="006835F8">
        <w:t>cerebral blood flow</w:t>
      </w:r>
      <w:r w:rsidR="00610A01">
        <w:t xml:space="preserve"> of </w:t>
      </w:r>
      <w:r>
        <w:t xml:space="preserve">21 HRs (DRF = </w:t>
      </w:r>
      <w:r w:rsidRPr="00F452BB">
        <w:t>5.2</w:t>
      </w:r>
      <w:r w:rsidR="00BD6B32">
        <w:t xml:space="preserve"> </w:t>
      </w:r>
      <w:r w:rsidRPr="00F452BB">
        <w:t>±</w:t>
      </w:r>
      <w:r w:rsidR="00BD6B32">
        <w:t xml:space="preserve"> </w:t>
      </w:r>
      <w:r w:rsidRPr="00F452BB">
        <w:t xml:space="preserve">1.4 </w:t>
      </w:r>
      <w:r>
        <w:t>dream reports</w:t>
      </w:r>
      <w:r w:rsidR="00BD6B32">
        <w:t xml:space="preserve"> per week) </w:t>
      </w:r>
      <w:r>
        <w:t>and 20 LRs (</w:t>
      </w:r>
      <w:r w:rsidR="00BD6B32">
        <w:t xml:space="preserve">DRF = </w:t>
      </w:r>
      <w:r w:rsidR="00BD6B32" w:rsidRPr="00BD6B32">
        <w:t>0.5</w:t>
      </w:r>
      <w:r w:rsidR="00BD6B32">
        <w:t xml:space="preserve"> </w:t>
      </w:r>
      <w:r w:rsidR="00BD6B32" w:rsidRPr="00BD6B32">
        <w:t>±</w:t>
      </w:r>
      <w:r w:rsidR="00BD6B32">
        <w:t xml:space="preserve"> </w:t>
      </w:r>
      <w:r w:rsidR="00BD6B32" w:rsidRPr="00BD6B32">
        <w:t>0.3 dream reports per week</w:t>
      </w:r>
      <w:r w:rsidR="00BD6B32">
        <w:t>)</w:t>
      </w:r>
      <w:r w:rsidR="00CA0DBC">
        <w:t xml:space="preserve"> during</w:t>
      </w:r>
      <w:r w:rsidR="00610A01">
        <w:t xml:space="preserve"> sleep and wakefulness. </w:t>
      </w:r>
      <w:r w:rsidR="006835F8">
        <w:t>Compared with LRs, HRs showed higher rCBF in the TPJ during REM sleep, N3, and wakefulness, and in the MPFC during REM sleep and wakefulness</w:t>
      </w:r>
      <w:r w:rsidR="00762B07">
        <w:t xml:space="preserve"> (</w:t>
      </w:r>
      <w:r w:rsidR="00762B07">
        <w:fldChar w:fldCharType="begin"/>
      </w:r>
      <w:r w:rsidR="00762B07">
        <w:instrText xml:space="preserve"> REF _Ref490488662 \h </w:instrText>
      </w:r>
      <w:r w:rsidR="00762B07">
        <w:fldChar w:fldCharType="separate"/>
      </w:r>
      <w:r w:rsidR="00762B07">
        <w:t xml:space="preserve">Figure </w:t>
      </w:r>
      <w:r w:rsidR="00762B07">
        <w:rPr>
          <w:noProof/>
        </w:rPr>
        <w:t>6</w:t>
      </w:r>
      <w:r w:rsidR="00762B07">
        <w:fldChar w:fldCharType="end"/>
      </w:r>
      <w:r w:rsidR="00762B07">
        <w:t>B)</w:t>
      </w:r>
      <w:r w:rsidR="006835F8">
        <w:t>.</w:t>
      </w:r>
      <w:r w:rsidR="00F70B9F">
        <w:t xml:space="preserve"> </w:t>
      </w:r>
    </w:p>
    <w:p w14:paraId="3BAB8502" w14:textId="3131F583" w:rsidR="00705A7A" w:rsidRPr="00705A7A" w:rsidRDefault="00693464" w:rsidP="00705A7A">
      <w:r>
        <w:t>Altogether, t</w:t>
      </w:r>
      <w:r w:rsidR="00F452BB">
        <w:t xml:space="preserve">hese </w:t>
      </w:r>
      <w:r w:rsidR="00F70B9F">
        <w:t>findings</w:t>
      </w:r>
      <w:r w:rsidR="00F452BB">
        <w:t xml:space="preserve"> show that </w:t>
      </w:r>
      <w:r w:rsidR="00585521">
        <w:t>HR and LR</w:t>
      </w:r>
      <w:r w:rsidR="00F452BB">
        <w:t xml:space="preserve"> have different neurophysiological traits: spontaneous and evoked brain activity of </w:t>
      </w:r>
      <w:r w:rsidR="004A060E">
        <w:t>HR and LR</w:t>
      </w:r>
      <w:r w:rsidR="00F452BB">
        <w:t xml:space="preserve"> differ during wakefulness and sleep. </w:t>
      </w:r>
      <w:r w:rsidR="00DC3465">
        <w:t>They argued that HR’s neurophysiological profile could promote mental imagery during sleep and the encoding or retri</w:t>
      </w:r>
      <w:r w:rsidR="00A91EB0">
        <w:t xml:space="preserve">eval of the dream memory during wakefulness. </w:t>
      </w:r>
      <w:r w:rsidR="00541BCE">
        <w:t xml:space="preserve">Notably, increased attention-orienting responses during sleep in HR could increase the proportion of intra-sleep awakenings, which in turn </w:t>
      </w:r>
      <w:r w:rsidR="007A5370">
        <w:t>would</w:t>
      </w:r>
      <w:r w:rsidR="00541BCE">
        <w:t xml:space="preserve"> facilitate the encoding of dreams according to the arousal-retrieval model, and finally result in a higher likelihood of dream recall in the morning after awakening.</w:t>
      </w:r>
    </w:p>
    <w:p w14:paraId="376F3F8B" w14:textId="77777777" w:rsidR="00671241" w:rsidRDefault="00671241" w:rsidP="00671241">
      <w:pPr>
        <w:keepNext/>
      </w:pPr>
      <w:r>
        <w:rPr>
          <w:noProof/>
        </w:rPr>
        <w:drawing>
          <wp:inline distT="0" distB="0" distL="0" distR="0" wp14:anchorId="6B1A0152" wp14:editId="2AEFB974">
            <wp:extent cx="5760998" cy="7461032"/>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tro_JBE_summary.png"/>
                    <pic:cNvPicPr/>
                  </pic:nvPicPr>
                  <pic:blipFill>
                    <a:blip r:embed="rId15">
                      <a:extLst>
                        <a:ext uri="{28A0092B-C50C-407E-A947-70E740481C1C}">
                          <a14:useLocalDpi xmlns:a14="http://schemas.microsoft.com/office/drawing/2010/main" val="0"/>
                        </a:ext>
                      </a:extLst>
                    </a:blip>
                    <a:stretch>
                      <a:fillRect/>
                    </a:stretch>
                  </pic:blipFill>
                  <pic:spPr>
                    <a:xfrm>
                      <a:off x="0" y="0"/>
                      <a:ext cx="5760998" cy="7461032"/>
                    </a:xfrm>
                    <a:prstGeom prst="rect">
                      <a:avLst/>
                    </a:prstGeom>
                  </pic:spPr>
                </pic:pic>
              </a:graphicData>
            </a:graphic>
          </wp:inline>
        </w:drawing>
      </w:r>
    </w:p>
    <w:p w14:paraId="49896D5A" w14:textId="0AD4B331" w:rsidR="00180A0D" w:rsidRPr="00180A0D" w:rsidRDefault="00671241" w:rsidP="00671241">
      <w:pPr>
        <w:pStyle w:val="Lgende"/>
      </w:pPr>
      <w:bookmarkStart w:id="38" w:name="_Ref490488662"/>
      <w:r>
        <w:t xml:space="preserve">Figure </w:t>
      </w:r>
      <w:fldSimple w:instr=" SEQ Figure \* ARABIC ">
        <w:r>
          <w:rPr>
            <w:noProof/>
          </w:rPr>
          <w:t>6</w:t>
        </w:r>
      </w:fldSimple>
      <w:bookmarkEnd w:id="38"/>
      <w:r>
        <w:t>: Summary of the results obtained in Eichenlaub's PhD thesis</w:t>
      </w:r>
    </w:p>
    <w:p w14:paraId="452A8E1A" w14:textId="1B755DCA" w:rsidR="00D53DF2" w:rsidRDefault="006525C2" w:rsidP="00D53DF2">
      <w:pPr>
        <w:pStyle w:val="Titre2"/>
      </w:pPr>
      <w:r>
        <w:t>Link between neurophysiological and psychological traits</w:t>
      </w:r>
    </w:p>
    <w:p w14:paraId="011849DD" w14:textId="59021BB5" w:rsidR="001D2BC6" w:rsidRDefault="001D2BC6" w:rsidP="001D2BC6">
      <w:r>
        <w:t xml:space="preserve">In conclusion, we have seen that many parameters covary with DRF. </w:t>
      </w:r>
      <w:r w:rsidR="00841EE5">
        <w:t xml:space="preserve">The ability to recall dreams seems to be associated with psychological and personality factors on one hand, and neurophysiological trait factors on the other hand. </w:t>
      </w:r>
      <w:r w:rsidR="00453D69">
        <w:t xml:space="preserve">These results should be regarded as complementary rather than contradictory. </w:t>
      </w:r>
      <w:r w:rsidR="00A11522">
        <w:t xml:space="preserve">For instance, the fact that HRs demonstrate higher rCBF during sleep and wakefulness in the TPJ and MPFC, two regions of the DMN, is </w:t>
      </w:r>
      <w:r w:rsidR="00173227">
        <w:t xml:space="preserve">consistent with the DMN hypothesis of dreaming, and is </w:t>
      </w:r>
      <w:r w:rsidR="00A11522">
        <w:t xml:space="preserve">well in line with the </w:t>
      </w:r>
      <w:r w:rsidR="00173227">
        <w:t xml:space="preserve">finding that HRs are more often absorbed </w:t>
      </w:r>
      <w:r w:rsidR="00AC09AF">
        <w:t>in</w:t>
      </w:r>
      <w:r w:rsidR="00173227">
        <w:t xml:space="preserve"> their inner worlds (i.e. day-dreaming, fantasy)</w:t>
      </w:r>
      <w:r w:rsidR="00AC09AF">
        <w:t xml:space="preserve"> and more anxious</w:t>
      </w:r>
      <w:r w:rsidR="00173227">
        <w:t>.</w:t>
      </w:r>
      <w:r w:rsidR="00AC09AF">
        <w:t xml:space="preserve"> Indeed, studies have reported a positive correlation between the activity of the MPFC during wakefulness and scores of openness to experience </w:t>
      </w:r>
      <w:r w:rsidR="00AC09AF">
        <w:fldChar w:fldCharType="begin"/>
      </w:r>
      <w:r w:rsidR="00AC09AF">
        <w:instrText xml:space="preserve"> ADDIN ZOTERO_ITEM CSL_CITATION {"citationID":"9XXpPg6H","properties":{"formattedCitation":"(Sutin et al. 2009)","plainCitation":"(Sutin et al. 2009)"},"citationItems":[{"id":1266,"uris":["http://zotero.org/users/2461669/items/XCNHQVE5"],"uri":["http://zotero.org/users/2461669/items/XCNHQVE5"],"itemData":{"id":1266,"type":"article-journal","title":"Sex differences in resting-state neural correlates of openness to experience among older adults","container-title":"Cerebral Cortex","page":"2797-2802","volume":"19","issue":"12","author":[{"family":"Sutin","given":"Angelina R."},{"family":"Beason-Held","given":"Lori L."},{"family":"Resnick","given":"Susan M."},{"family":"Costa","given":"Paul T."}],"issued":{"date-parts":[["2009"]]}}}],"schema":"https://github.com/citation-style-language/schema/raw/master/csl-citation.json"} </w:instrText>
      </w:r>
      <w:r w:rsidR="00AC09AF">
        <w:fldChar w:fldCharType="separate"/>
      </w:r>
      <w:r w:rsidR="00AC09AF" w:rsidRPr="00AC09AF">
        <w:t>(Sutin et al. 2009)</w:t>
      </w:r>
      <w:r w:rsidR="00AC09AF">
        <w:fldChar w:fldCharType="end"/>
      </w:r>
      <w:r w:rsidR="00AC09AF">
        <w:t xml:space="preserve"> and neuroticism </w:t>
      </w:r>
      <w:r w:rsidR="00AC09AF">
        <w:fldChar w:fldCharType="begin"/>
      </w:r>
      <w:r w:rsidR="00AC09AF">
        <w:instrText xml:space="preserve"> ADDIN ZOTERO_ITEM CSL_CITATION {"citationID":"DhdZO8FL","properties":{"formattedCitation":"(Zald, Mattson, and Pardo 2002)","plainCitation":"(Zald, Mattson, and Pardo 2002)"},"citationItems":[{"id":1265,"uris":["http://zotero.org/users/2461669/items/2BHWUG53"],"uri":["http://zotero.org/users/2461669/items/2BHWUG53"],"itemData":{"id":1265,"type":"article-journal","title":"Brain activity in ventromedial prefrontal cortex correlates with individual differences in negative affect","container-title":"Proceedings of the National Academy of Sciences","page":"2450-2454","volume":"99","issue":"4","author":[{"family":"Zald","given":"David H."},{"family":"Mattson","given":"Dorothy L."},{"family":"Pardo","given":"José V."}],"issued":{"date-parts":[["2002"]]}}}],"schema":"https://github.com/citation-style-language/schema/raw/master/csl-citation.json"} </w:instrText>
      </w:r>
      <w:r w:rsidR="00AC09AF">
        <w:fldChar w:fldCharType="separate"/>
      </w:r>
      <w:r w:rsidR="00AC09AF" w:rsidRPr="00AC09AF">
        <w:t>(Zald, Mattson, and Pardo 2002)</w:t>
      </w:r>
      <w:r w:rsidR="00AC09AF">
        <w:fldChar w:fldCharType="end"/>
      </w:r>
      <w:r w:rsidR="00AC09AF">
        <w:t>.</w:t>
      </w:r>
    </w:p>
    <w:bookmarkEnd w:id="29"/>
    <w:p w14:paraId="4F32E980" w14:textId="08373BCF" w:rsidR="00D86B9A" w:rsidRDefault="00306F09" w:rsidP="00D249CA">
      <w:pPr>
        <w:pStyle w:val="Titre1"/>
      </w:pPr>
      <w:r>
        <w:t>Theories on dream recall</w:t>
      </w:r>
    </w:p>
    <w:p w14:paraId="2E297CA8" w14:textId="23034E9E" w:rsidR="008F28D7" w:rsidRDefault="00FD3885" w:rsidP="008F28D7">
      <w:r>
        <w:t xml:space="preserve">How do we explain such variability in dream recall? </w:t>
      </w:r>
      <w:r w:rsidR="00C50C90">
        <w:t>Several theories attempted to address this issue. They are summarized as follows</w:t>
      </w:r>
      <w:r w:rsidR="00DF0AC7">
        <w:t>.</w:t>
      </w:r>
      <w:r w:rsidR="008F28D7">
        <w:t xml:space="preserve"> </w:t>
      </w:r>
    </w:p>
    <w:p w14:paraId="50D2B345" w14:textId="3E6DA929" w:rsidR="007A658C" w:rsidRDefault="0008304B" w:rsidP="00D86B9A">
      <w:pPr>
        <w:pStyle w:val="Titre2"/>
      </w:pPr>
      <w:r>
        <w:t>Freud’s repression hypothesis</w:t>
      </w:r>
    </w:p>
    <w:p w14:paraId="267E163C" w14:textId="42C2D556" w:rsidR="002775F7" w:rsidRPr="00F7740C" w:rsidRDefault="002775F7" w:rsidP="002775F7">
      <w:r w:rsidRPr="002775F7">
        <w:t>Freud believed that the function of dreams is to preserve sle</w:t>
      </w:r>
      <w:r>
        <w:t xml:space="preserve">ep by representing as fulfilled </w:t>
      </w:r>
      <w:r w:rsidRPr="002775F7">
        <w:t>wishes that would otherwise awaken the dreamer</w:t>
      </w:r>
      <w:r>
        <w:t xml:space="preserve">. </w:t>
      </w:r>
      <w:r w:rsidR="00F7740C">
        <w:t xml:space="preserve">According to him, </w:t>
      </w:r>
      <w:r>
        <w:t>“</w:t>
      </w:r>
      <w:r w:rsidRPr="002775F7">
        <w:rPr>
          <w:i/>
        </w:rPr>
        <w:t>the forgetting of the dream is in a large measure the work of the resistance”</w:t>
      </w:r>
      <w:r w:rsidR="00F7740C">
        <w:rPr>
          <w:i/>
        </w:rPr>
        <w:t xml:space="preserve"> </w:t>
      </w:r>
      <w:r w:rsidR="00F7740C">
        <w:rPr>
          <w:i/>
        </w:rPr>
        <w:fldChar w:fldCharType="begin"/>
      </w:r>
      <w:r w:rsidR="00F7740C">
        <w:rPr>
          <w:i/>
        </w:rPr>
        <w:instrText xml:space="preserve"> ADDIN ZOTERO_ITEM CSL_CITATION {"citationID":"6qhgL6PL","properties":{"formattedCitation":"(Freud 1900)","plainCitation":"(Freud 1900)"},"citationItems":[{"id":649,"uris":["http://zotero.org/users/2461669/items/8IV3CRIV"],"uri":["http://zotero.org/users/2461669/items/8IV3CRIV"],"itemData":{"id":649,"type":"book","title":"The Interpretation of Dreams. SE, 4–5","publisher":"London: Hogarth","author":[{"family":"Freud","given":"Sigmund"}],"issued":{"date-parts":[["1900"]]}}}],"schema":"https://github.com/citation-style-language/schema/raw/master/csl-citation.json"} </w:instrText>
      </w:r>
      <w:r w:rsidR="00F7740C">
        <w:rPr>
          <w:i/>
        </w:rPr>
        <w:fldChar w:fldCharType="separate"/>
      </w:r>
      <w:r w:rsidR="00F7740C" w:rsidRPr="00F7740C">
        <w:t>(Freud 1900)</w:t>
      </w:r>
      <w:r w:rsidR="00F7740C">
        <w:rPr>
          <w:i/>
        </w:rPr>
        <w:fldChar w:fldCharType="end"/>
      </w:r>
      <w:r w:rsidR="00F7740C">
        <w:t xml:space="preserve">, which means that dreams that are not sufficiently disguised to pass the censor will be entirely repressed and therefore forgotten. </w:t>
      </w:r>
      <w:r w:rsidR="003E07FD">
        <w:t xml:space="preserve">However, as highlighted by </w:t>
      </w:r>
      <w:r w:rsidR="003E07FD">
        <w:fldChar w:fldCharType="begin"/>
      </w:r>
      <w:r w:rsidR="003E07FD">
        <w:instrText xml:space="preserve"> ADDIN ZOTERO_ITEM CSL_CITATION {"citationID":"Ksj1CT8q","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3E07FD">
        <w:fldChar w:fldCharType="separate"/>
      </w:r>
      <w:r w:rsidR="003E07FD" w:rsidRPr="003E07FD">
        <w:t xml:space="preserve">Schredl </w:t>
      </w:r>
      <w:r w:rsidR="003E07FD">
        <w:t>(</w:t>
      </w:r>
      <w:r w:rsidR="003E07FD" w:rsidRPr="003E07FD">
        <w:t>1999)</w:t>
      </w:r>
      <w:r w:rsidR="003E07FD">
        <w:fldChar w:fldCharType="end"/>
      </w:r>
      <w:r w:rsidR="003E07FD">
        <w:t xml:space="preserve">, it is impossible to test this hypothesis because we cannot measure the non-recalled dreams in order to compare them to the recalled ones. </w:t>
      </w:r>
    </w:p>
    <w:p w14:paraId="72F552DB" w14:textId="60B334A2" w:rsidR="005C6084" w:rsidRDefault="009D3277" w:rsidP="005C6084">
      <w:pPr>
        <w:pStyle w:val="Titre2"/>
      </w:pPr>
      <w:r>
        <w:t>L</w:t>
      </w:r>
      <w:r w:rsidR="005C6084">
        <w:t>ife-style hypothesis</w:t>
      </w:r>
    </w:p>
    <w:p w14:paraId="59B5D1AE" w14:textId="1076F659" w:rsidR="00F364A5" w:rsidRDefault="00F364A5" w:rsidP="00F364A5">
      <w:r>
        <w:t xml:space="preserve">Schonbar was one of the first to investigate the psychological correlates of differential DRF. She proposed </w:t>
      </w:r>
      <w:r w:rsidR="00A6790A">
        <w:t xml:space="preserve">that </w:t>
      </w:r>
      <w:r w:rsidR="001408BD">
        <w:t>DRF can be better explained as part of a general life-style and personality traits</w:t>
      </w:r>
      <w:r w:rsidR="00A6790A">
        <w:t xml:space="preserve"> </w:t>
      </w:r>
      <w:r w:rsidR="00A6790A">
        <w:fldChar w:fldCharType="begin"/>
      </w:r>
      <w:r w:rsidR="00A6790A">
        <w:instrText xml:space="preserve"> ADDIN ZOTERO_ITEM CSL_CITATION {"citationID":"IsnJnIUe","properties":{"formattedCitation":"(Schonbar 1965)","plainCitation":"(Schonbar 1965)"},"citationItems":[{"id":1268,"uris":["http://zotero.org/users/2461669/items/TCS6W2RU"],"uri":["http://zotero.org/users/2461669/items/TCS6W2RU"],"itemData":{"id":1268,"type":"article-journal","title":"Differential dream recall frequency as a component of\" life style\".","container-title":"Journal of Consulting Psychology","page":"468","volume":"29","issue":"5","author":[{"family":"Schonbar","given":"Rosalea A."}],"issued":{"date-parts":[["1965"]]}}}],"schema":"https://github.com/citation-style-language/schema/raw/master/csl-citation.json"} </w:instrText>
      </w:r>
      <w:r w:rsidR="00A6790A">
        <w:fldChar w:fldCharType="separate"/>
      </w:r>
      <w:r w:rsidR="00A6790A" w:rsidRPr="00A6790A">
        <w:t>(Schonbar 1965)</w:t>
      </w:r>
      <w:r w:rsidR="00A6790A">
        <w:fldChar w:fldCharType="end"/>
      </w:r>
      <w:r w:rsidR="001408BD">
        <w:t xml:space="preserve">. </w:t>
      </w:r>
      <w:r w:rsidR="0081271E">
        <w:t xml:space="preserve">According to her work, </w:t>
      </w:r>
      <w:r>
        <w:t>high dream recallers are characterized by an ‘inner-acceptant’ life-style, which involves h</w:t>
      </w:r>
      <w:r w:rsidR="0081271E">
        <w:t>igher creativity, introspection, fantasy proneness and openness to experience</w:t>
      </w:r>
      <w:bookmarkStart w:id="39" w:name="_Toc490466274"/>
      <w:r w:rsidR="0081271E">
        <w:t>. This hypothesis has been corroborated b</w:t>
      </w:r>
      <w:r w:rsidR="009E5654">
        <w:t xml:space="preserve">y several experimental studies that reported a positive association between DRF on one hand and openness to experience, absorption and creativity on the other hand (see section </w:t>
      </w:r>
      <w:r w:rsidR="009E5654">
        <w:fldChar w:fldCharType="begin"/>
      </w:r>
      <w:r w:rsidR="009E5654">
        <w:instrText xml:space="preserve"> REF _Ref490596313 \r \h </w:instrText>
      </w:r>
      <w:r w:rsidR="009E5654">
        <w:fldChar w:fldCharType="separate"/>
      </w:r>
      <w:r w:rsidR="009E5654">
        <w:t>II. 3. A</w:t>
      </w:r>
      <w:r w:rsidR="009E5654">
        <w:fldChar w:fldCharType="end"/>
      </w:r>
      <w:r w:rsidR="009E5654">
        <w:t xml:space="preserve">). </w:t>
      </w:r>
    </w:p>
    <w:p w14:paraId="4A775AFF" w14:textId="0F107B12" w:rsidR="009D3277" w:rsidRDefault="009D3277" w:rsidP="009D3277">
      <w:pPr>
        <w:pStyle w:val="Titre2"/>
      </w:pPr>
      <w:r>
        <w:t>Salience hypothesis</w:t>
      </w:r>
    </w:p>
    <w:p w14:paraId="3BC6E22A" w14:textId="2C131E68" w:rsidR="00F54F62" w:rsidRDefault="003622DB" w:rsidP="003622DB">
      <w:r>
        <w:t xml:space="preserve">Based on </w:t>
      </w:r>
      <w:r w:rsidR="007A1C37">
        <w:t>the idea that the principles of waking memory apply to dream recall</w:t>
      </w:r>
      <w:r>
        <w:t xml:space="preserve">, Cohen developed in the seventies the interference hypothesis </w:t>
      </w:r>
      <w:r>
        <w:fldChar w:fldCharType="begin"/>
      </w:r>
      <w:r>
        <w:instrText xml:space="preserve"> ADDIN ZOTERO_ITEM CSL_CITATION {"citationID":"qLwXslb9","properties":{"formattedCitation":"(Cohen and Wolfe 1973)","plainCitation":"(Cohen and Wolfe 1973)"},"citationItems":[{"id":1270,"uris":["http://zotero.org/users/2461669/items/7987E6JE"],"uri":["http://zotero.org/users/2461669/items/7987E6JE"],"itemData":{"id":1270,"type":"article-journal","title":"Dream recall and repression: Evidence for an alternative hypothesis.","container-title":"Journal of Consulting and Clinical Psychology","page":"349","volume":"41","issue":"3","author":[{"family":"Cohen","given":"David B."},{"family":"Wolfe","given":"Gary"}],"issued":{"date-parts":[["1973"]]}}}],"schema":"https://github.com/citation-style-language/schema/raw/master/csl-citation.json"} </w:instrText>
      </w:r>
      <w:r>
        <w:fldChar w:fldCharType="separate"/>
      </w:r>
      <w:r w:rsidRPr="003622DB">
        <w:t>(Cohen and Wolfe 1973)</w:t>
      </w:r>
      <w:r>
        <w:fldChar w:fldCharType="end"/>
      </w:r>
      <w:r>
        <w:t xml:space="preserve"> </w:t>
      </w:r>
      <w:r w:rsidR="007A1C37">
        <w:t>followed by</w:t>
      </w:r>
      <w:r>
        <w:t xml:space="preserve"> the salience hypothesis </w:t>
      </w:r>
      <w:r>
        <w:fldChar w:fldCharType="begin"/>
      </w:r>
      <w:r>
        <w:instrText xml:space="preserve"> ADDIN ZOTERO_ITEM CSL_CITATION {"citationID":"uwhkqgtd","properties":{"formattedCitation":"(Cohen and MacNeilage 1974)","plainCitation":"(Cohen and MacNeilage 1974)"},"citationItems":[{"id":1269,"uris":["http://zotero.org/users/2461669/items/6I9X84J6"],"uri":["http://zotero.org/users/2461669/items/6I9X84J6"],"itemData":{"id":1269,"type":"article-journal","title":"A test of the salience hypothesis of dream recall.","container-title":"Journal of Consulting and Clinical Psychology","page":"699","volume":"42","issue":"5","author":[{"family":"Cohen","given":"David B."},{"family":"MacNeilage","given":"Peter F."}],"issued":{"date-parts":[["1974"]]}}}],"schema":"https://github.com/citation-style-language/schema/raw/master/csl-citation.json"} </w:instrText>
      </w:r>
      <w:r>
        <w:fldChar w:fldCharType="separate"/>
      </w:r>
      <w:r w:rsidRPr="003622DB">
        <w:t>(Cohen and MacNeilage 1974)</w:t>
      </w:r>
      <w:r>
        <w:fldChar w:fldCharType="end"/>
      </w:r>
      <w:r>
        <w:t xml:space="preserve">. </w:t>
      </w:r>
      <w:r w:rsidR="0085108B">
        <w:t xml:space="preserve">The interference hypothesis postulates that the dream memory trace remains so long as there is no </w:t>
      </w:r>
      <w:r w:rsidR="00417496">
        <w:t>distraction or interfe</w:t>
      </w:r>
      <w:r w:rsidR="007A1C37">
        <w:t>rence. Otherwise, dreams are forgotten in order to maximize the me</w:t>
      </w:r>
      <w:r w:rsidR="00357AC0">
        <w:t xml:space="preserve">mory capacity for the day ahead. This </w:t>
      </w:r>
      <w:r w:rsidR="0093109D">
        <w:t xml:space="preserve">echoes French philosopher Roger Caillois’s </w:t>
      </w:r>
      <w:r w:rsidR="00357AC0">
        <w:t xml:space="preserve">idea </w:t>
      </w:r>
      <w:r w:rsidR="0093109D">
        <w:t>on dream forgetting</w:t>
      </w:r>
      <w:r w:rsidR="00357AC0">
        <w:t xml:space="preserve">: </w:t>
      </w:r>
      <w:r w:rsidR="00357AC0" w:rsidRPr="00727BBF">
        <w:rPr>
          <w:i/>
        </w:rPr>
        <w:t xml:space="preserve">“Dreams are quickly forgotten because they have no consequences on waking life and there is only benefits </w:t>
      </w:r>
      <w:r w:rsidR="00F60DDE" w:rsidRPr="00727BBF">
        <w:rPr>
          <w:i/>
        </w:rPr>
        <w:t>in forgetting them.</w:t>
      </w:r>
      <w:r w:rsidR="00727BBF" w:rsidRPr="00727BBF">
        <w:rPr>
          <w:i/>
        </w:rPr>
        <w:t>”</w:t>
      </w:r>
      <w:r w:rsidR="00F60DDE">
        <w:t xml:space="preserve"> (Roger Caillois, </w:t>
      </w:r>
      <w:bookmarkStart w:id="40" w:name="_GoBack"/>
      <w:r w:rsidR="00F60DDE" w:rsidRPr="00BF1FE6">
        <w:rPr>
          <w:i/>
          <w:lang w:val="fr-FR"/>
        </w:rPr>
        <w:t>L’incertitude qui vient des rêves</w:t>
      </w:r>
      <w:bookmarkEnd w:id="40"/>
      <w:r w:rsidR="00F60DDE">
        <w:t>, 1956).</w:t>
      </w:r>
      <w:r w:rsidR="00357AC0">
        <w:t xml:space="preserve"> </w:t>
      </w:r>
      <w:r w:rsidR="003D71D5">
        <w:t xml:space="preserve">In </w:t>
      </w:r>
      <w:r w:rsidR="00BF2E0D">
        <w:t>more practical terms</w:t>
      </w:r>
      <w:r w:rsidR="003D71D5">
        <w:t xml:space="preserve">, </w:t>
      </w:r>
      <w:r w:rsidR="00BF2E0D">
        <w:t xml:space="preserve">the central idea of this theory is that </w:t>
      </w:r>
      <w:r w:rsidR="003D71D5">
        <w:t xml:space="preserve">the dreamer must </w:t>
      </w:r>
      <w:r w:rsidR="00BF2E0D">
        <w:t xml:space="preserve">voluntary </w:t>
      </w:r>
      <w:r w:rsidR="003D71D5">
        <w:t xml:space="preserve">pay attention </w:t>
      </w:r>
      <w:r w:rsidR="00BF2E0D">
        <w:t xml:space="preserve">to the dream </w:t>
      </w:r>
      <w:r w:rsidR="003D71D5">
        <w:t>immediately after awakening.</w:t>
      </w:r>
      <w:r w:rsidR="007A1C37">
        <w:t xml:space="preserve"> </w:t>
      </w:r>
      <w:r w:rsidR="00BF2E0D">
        <w:t xml:space="preserve">In this respect, it overlaps the life-style hypothesis since high dream recallers are expected to be more interested in their dreams and therefore put more attention on them upon awakening. </w:t>
      </w:r>
    </w:p>
    <w:p w14:paraId="0B141298" w14:textId="37B73798" w:rsidR="0085108B" w:rsidRPr="00210A39" w:rsidRDefault="007A1C37" w:rsidP="003622DB">
      <w:r>
        <w:t xml:space="preserve">Cohen </w:t>
      </w:r>
      <w:r w:rsidR="00A259C8">
        <w:t xml:space="preserve">further </w:t>
      </w:r>
      <w:r>
        <w:t xml:space="preserve">extended </w:t>
      </w:r>
      <w:r w:rsidR="00FD424F">
        <w:t>his model</w:t>
      </w:r>
      <w:r w:rsidR="00417496">
        <w:t xml:space="preserve"> </w:t>
      </w:r>
      <w:r>
        <w:t xml:space="preserve">in the salience hypothesis, which emphasizes dream content and states that </w:t>
      </w:r>
      <w:r w:rsidR="0085108B">
        <w:t>the more salient a dream</w:t>
      </w:r>
      <w:r w:rsidR="00544D38">
        <w:t xml:space="preserve"> </w:t>
      </w:r>
      <w:r w:rsidR="001B726D">
        <w:t>(e.g. a vivid</w:t>
      </w:r>
      <w:r w:rsidR="00544D38">
        <w:t>, bizarre, and highly emotional dream)</w:t>
      </w:r>
      <w:r w:rsidR="0085108B">
        <w:t>,</w:t>
      </w:r>
      <w:r w:rsidR="00417496">
        <w:t xml:space="preserve"> and the less interferences there are during the recall process, </w:t>
      </w:r>
      <w:r w:rsidR="0085108B">
        <w:t xml:space="preserve">the more likely </w:t>
      </w:r>
      <w:r w:rsidR="00417496">
        <w:t>the dream</w:t>
      </w:r>
      <w:r w:rsidR="0085108B">
        <w:t xml:space="preserve"> is to be recalled. </w:t>
      </w:r>
      <w:r w:rsidR="00392244">
        <w:t xml:space="preserve">Several </w:t>
      </w:r>
      <w:r w:rsidR="009C5580">
        <w:t>findings are in favor of</w:t>
      </w:r>
      <w:r w:rsidR="00392244">
        <w:t xml:space="preserve"> this hypothesis. </w:t>
      </w:r>
      <w:r w:rsidR="00210A39" w:rsidRPr="00210A39">
        <w:t>For example, it has been shown that</w:t>
      </w:r>
      <w:r w:rsidR="00D43222" w:rsidRPr="00210A39">
        <w:t xml:space="preserve"> bizarreness</w:t>
      </w:r>
      <w:r w:rsidR="00C81C0F">
        <w:t xml:space="preserve"> </w:t>
      </w:r>
      <w:r w:rsidR="00C81C0F">
        <w:fldChar w:fldCharType="begin"/>
      </w:r>
      <w:r w:rsidR="00C81C0F">
        <w:instrText xml:space="preserve"> ADDIN ZOTERO_ITEM CSL_CITATION {"citationID":"ZaWZqMYU","properties":{"formattedCitation":"(Cipolli et al. 1993)","plainCitation":"(Cipolli et al. 1993)"},"citationItems":[{"id":1275,"uris":["http://zotero.org/users/2461669/items/GCRSCE8B"],"uri":["http://zotero.org/users/2461669/items/GCRSCE8B"],"itemData":{"id":1275,"type":"article-journal","title":"Bizarreness effect in dream recall","container-title":"Sleep","page":"163–170","volume":"16","issue":"2","source":"Google Scholar","author":[{"family":"Cipolli","given":"Carlo"},{"family":"Bolzani","given":"Roberto"},{"family":"Comoldi","given":"Cesare"},{"family":"Beni","given":"Rossana De"},{"family":"Fagioli","given":"Iino"}],"issued":{"date-parts":[["1993"]]}}}],"schema":"https://github.com/citation-style-language/schema/raw/master/csl-citation.json"} </w:instrText>
      </w:r>
      <w:r w:rsidR="00C81C0F">
        <w:fldChar w:fldCharType="separate"/>
      </w:r>
      <w:r w:rsidR="00C81C0F" w:rsidRPr="00C81C0F">
        <w:t>(Cipolli et al. 1993)</w:t>
      </w:r>
      <w:r w:rsidR="00C81C0F">
        <w:fldChar w:fldCharType="end"/>
      </w:r>
      <w:r w:rsidR="00D43222" w:rsidRPr="00210A39">
        <w:t xml:space="preserve"> and emotionality</w:t>
      </w:r>
      <w:r w:rsidR="00C81C0F">
        <w:t xml:space="preserve"> </w:t>
      </w:r>
      <w:r w:rsidR="00C81C0F">
        <w:fldChar w:fldCharType="begin"/>
      </w:r>
      <w:r w:rsidR="00C81C0F">
        <w:instrText xml:space="preserve"> ADDIN ZOTERO_ITEM CSL_CITATION {"citationID":"H4LrGomY","properties":{"formattedCitation":"(Schredl and Doll 1998)","plainCitation":"(Schredl and Doll 1998)"},"citationItems":[{"id":1276,"uris":["http://zotero.org/users/2461669/items/PFQG29WZ"],"uri":["http://zotero.org/users/2461669/items/PFQG29WZ"],"itemData":{"id":1276,"type":"article-journal","title":"Emotions in diary dreams","container-title":"Consciousness and cognition","page":"634-646","volume":"7","issue":"4","author":[{"family":"Schredl","given":"Michael"},{"family":"Doll","given":"Evelyn"}],"issued":{"date-parts":[["1998"]]}}}],"schema":"https://github.com/citation-style-language/schema/raw/master/csl-citation.json"} </w:instrText>
      </w:r>
      <w:r w:rsidR="00C81C0F">
        <w:fldChar w:fldCharType="separate"/>
      </w:r>
      <w:r w:rsidR="00C81C0F" w:rsidRPr="00C81C0F">
        <w:t>(Schredl and Doll 1998)</w:t>
      </w:r>
      <w:r w:rsidR="00C81C0F">
        <w:fldChar w:fldCharType="end"/>
      </w:r>
      <w:r w:rsidR="00C81C0F">
        <w:t xml:space="preserve"> enhance recall of dream content</w:t>
      </w:r>
      <w:r w:rsidR="00020363">
        <w:t xml:space="preserve"> (</w:t>
      </w:r>
      <w:r w:rsidR="00AC52E6">
        <w:t xml:space="preserve">an observation that was however not replicated when taking </w:t>
      </w:r>
      <w:r w:rsidR="00AC52E6">
        <w:t>the effect of dream length</w:t>
      </w:r>
      <w:r w:rsidR="00AC52E6">
        <w:t xml:space="preserve"> into account</w:t>
      </w:r>
      <w:r w:rsidR="00C125CA">
        <w:t>;</w:t>
      </w:r>
      <w:r w:rsidR="00AC52E6">
        <w:t xml:space="preserve"> </w:t>
      </w:r>
      <w:r w:rsidR="00AC52E6">
        <w:fldChar w:fldCharType="begin"/>
      </w:r>
      <w:r w:rsidR="00AC52E6">
        <w:instrText xml:space="preserve"> ADDIN ZOTERO_ITEM CSL_CITATION {"citationID":"HVc8BHxd","properties":{"formattedCitation":"(Schredl 2000)","plainCitation":"(Schredl 2000)"},"citationItems":[{"id":1279,"uris":["http://zotero.org/users/2461669/items/HKCV9R28"],"uri":["http://zotero.org/users/2461669/items/HKCV9R28"],"itemData":{"id":1279,"type":"article-journal","title":"The relationship between dream recall and dream content: Negative evidence for the salience hypothesis.","container-title":"North American Journal of Psychology","author":[{"family":"Schredl","given":"Michael"}],"issued":{"date-parts":[["2000"]]}}}],"schema":"https://github.com/citation-style-language/schema/raw/master/csl-citation.json"} </w:instrText>
      </w:r>
      <w:r w:rsidR="00AC52E6">
        <w:fldChar w:fldCharType="separate"/>
      </w:r>
      <w:r w:rsidR="00AC52E6" w:rsidRPr="00AC52E6">
        <w:t>Schredl 2000)</w:t>
      </w:r>
      <w:r w:rsidR="00AC52E6">
        <w:fldChar w:fldCharType="end"/>
      </w:r>
      <w:r w:rsidR="00AC52E6">
        <w:t xml:space="preserve">. </w:t>
      </w:r>
      <w:r w:rsidR="004E187B">
        <w:t xml:space="preserve">More recently, Parke and Horton (2009) have studied the combined effect of interference and salience processes on dream recall. </w:t>
      </w:r>
      <w:r w:rsidR="004E187B" w:rsidRPr="004E187B">
        <w:t>The findings suggest that a link is present, as the more interference experienced has tended to reduce the length of the dream recall in turn reducing the reported salience</w:t>
      </w:r>
      <w:r w:rsidR="004E187B">
        <w:t>.</w:t>
      </w:r>
      <w:r w:rsidR="00A12904">
        <w:t xml:space="preserve"> </w:t>
      </w:r>
    </w:p>
    <w:p w14:paraId="2BB18255" w14:textId="2D9C5DCD" w:rsidR="009D3277" w:rsidRDefault="009D3277" w:rsidP="009D3277">
      <w:pPr>
        <w:pStyle w:val="Titre2"/>
      </w:pPr>
      <w:r>
        <w:t>Arousal-retrieval</w:t>
      </w:r>
      <w:r w:rsidR="00655633">
        <w:t xml:space="preserve"> model</w:t>
      </w:r>
    </w:p>
    <w:p w14:paraId="5C1FC7BE" w14:textId="025455D7" w:rsidR="00F4026C" w:rsidRDefault="00F4026C" w:rsidP="00F4026C">
      <w:r w:rsidRPr="00F4026C">
        <w:t xml:space="preserve">Koulack and Goodenough </w:t>
      </w:r>
      <w:r>
        <w:t>(1976) prop</w:t>
      </w:r>
      <w:r w:rsidR="005A5E76">
        <w:t>osed in their so-called arousal-</w:t>
      </w:r>
      <w:r>
        <w:t xml:space="preserve">retrieval model that </w:t>
      </w:r>
      <w:r w:rsidR="005A5E76">
        <w:t>a short period of wakefulness</w:t>
      </w:r>
      <w:r>
        <w:t xml:space="preserve"> (arousal) </w:t>
      </w:r>
      <w:r w:rsidR="005A5E76">
        <w:t xml:space="preserve">must occur </w:t>
      </w:r>
      <w:r w:rsidR="004D6A0F">
        <w:t>immediately after</w:t>
      </w:r>
      <w:r w:rsidR="005A5E76">
        <w:t xml:space="preserve"> dreaming in order to transfer the dream content from short-term memory to long term memory</w:t>
      </w:r>
      <w:r>
        <w:t>.</w:t>
      </w:r>
      <w:r w:rsidR="005A5E76">
        <w:t xml:space="preserve"> Furthermore, they drew on </w:t>
      </w:r>
      <w:r w:rsidR="00DD66B0">
        <w:t>Cohen’s work</w:t>
      </w:r>
      <w:r w:rsidR="005A5E76">
        <w:t xml:space="preserve"> to propose that </w:t>
      </w:r>
      <w:r w:rsidR="00DD66B0">
        <w:t>the salience of dream content a</w:t>
      </w:r>
      <w:r w:rsidR="005A5E76">
        <w:t>nd lack of interferences</w:t>
      </w:r>
      <w:r w:rsidR="00DD66B0">
        <w:t xml:space="preserve"> during the recall process</w:t>
      </w:r>
      <w:r w:rsidR="005A5E76">
        <w:t xml:space="preserve"> </w:t>
      </w:r>
      <w:r w:rsidR="00DD66B0">
        <w:t>were critical for a successful</w:t>
      </w:r>
      <w:r w:rsidR="005A5E76">
        <w:t xml:space="preserve"> recall </w:t>
      </w:r>
      <w:r w:rsidR="00DD66B0">
        <w:t>of the stored dream</w:t>
      </w:r>
      <w:r w:rsidR="005A5E76">
        <w:t xml:space="preserve"> (retrieval). </w:t>
      </w:r>
      <w:r w:rsidR="002C39A4">
        <w:t>Importantly, t</w:t>
      </w:r>
      <w:r w:rsidR="00381C85">
        <w:t>he arousal-retrieval model has received great support from the literature</w:t>
      </w:r>
      <w:r w:rsidR="002C39A4">
        <w:t xml:space="preserve">, reviewed earlier in section </w:t>
      </w:r>
      <w:r w:rsidR="006F0009">
        <w:fldChar w:fldCharType="begin"/>
      </w:r>
      <w:r w:rsidR="006F0009">
        <w:instrText xml:space="preserve"> REF _Ref490595152 \r \h </w:instrText>
      </w:r>
      <w:r w:rsidR="006F0009">
        <w:fldChar w:fldCharType="separate"/>
      </w:r>
      <w:r w:rsidR="006F0009">
        <w:t>II. 3. B</w:t>
      </w:r>
      <w:r w:rsidR="006F0009">
        <w:fldChar w:fldCharType="end"/>
      </w:r>
      <w:r w:rsidR="00381C85">
        <w:t xml:space="preserve">. </w:t>
      </w:r>
    </w:p>
    <w:p w14:paraId="4536E570" w14:textId="734ABC24" w:rsidR="00750C0C" w:rsidRDefault="00655633" w:rsidP="001408BD">
      <w:pPr>
        <w:pStyle w:val="Titre2"/>
      </w:pPr>
      <w:bookmarkStart w:id="41" w:name="_Toc490466273"/>
      <w:r>
        <w:t>S</w:t>
      </w:r>
      <w:r w:rsidR="00750C0C">
        <w:t>tate-shift hypothesis</w:t>
      </w:r>
      <w:bookmarkEnd w:id="41"/>
    </w:p>
    <w:p w14:paraId="41C975CB" w14:textId="05C74D28" w:rsidR="00F46D34" w:rsidRDefault="00F46D34" w:rsidP="00750C0C">
      <w:r>
        <w:t xml:space="preserve">Extending these arousal-based ideas, Koukkou and Lehmann (1983) proposed the state-shift hypothesis which </w:t>
      </w:r>
      <w:r w:rsidR="00CC622C">
        <w:t>emphasizes</w:t>
      </w:r>
      <w:r>
        <w:t xml:space="preserve"> the state dependent effects of dream recall rather than short-term memory</w:t>
      </w:r>
      <w:r w:rsidR="00320BCA">
        <w:t xml:space="preserve"> effects</w:t>
      </w:r>
      <w:r>
        <w:t xml:space="preserve">. </w:t>
      </w:r>
      <w:r w:rsidR="00750C0C">
        <w:t xml:space="preserve">According to them, </w:t>
      </w:r>
      <w:r w:rsidR="00750C0C" w:rsidRPr="00BA775C">
        <w:rPr>
          <w:i/>
        </w:rPr>
        <w:t>“forgetting of dreams is a function of the magnitude of the difference between states during encoding and recall</w:t>
      </w:r>
      <w:r w:rsidR="00750C0C">
        <w:rPr>
          <w:i/>
        </w:rPr>
        <w:t>.</w:t>
      </w:r>
      <w:r w:rsidR="00750C0C" w:rsidRPr="00BA775C">
        <w:rPr>
          <w:i/>
        </w:rPr>
        <w:t>”</w:t>
      </w:r>
      <w:r w:rsidR="00750C0C">
        <w:rPr>
          <w:i/>
        </w:rPr>
        <w:t xml:space="preserve"> </w:t>
      </w:r>
      <w:r w:rsidR="00750C0C">
        <w:rPr>
          <w:i/>
        </w:rPr>
        <w:fldChar w:fldCharType="begin"/>
      </w:r>
      <w:r w:rsidR="00750C0C">
        <w:rPr>
          <w:i/>
        </w:rPr>
        <w:instrText xml:space="preserve"> ADDIN ZOTERO_ITEM CSL_CITATION {"citationID":"begdGKwJ","properties":{"formattedCitation":"(Koukkou and Lehmann 1983)","plainCitation":"(Koukkou and Lehmann 1983)"},"citationItems":[{"id":418,"uris":["http://zotero.org/users/2461669/items/GWSAXGQV"],"uri":["http://zotero.org/users/2461669/items/GWSAXGQV"],"itemData":{"id":418,"type":"article-journal","title":"Dreaming: The functional state-shift hypothesis. A neuropsychophysiological model","container-title":"The British Journal of Psychiatry","page":"221-231","volume":"142","issue":"3","source":"CrossRef","DOI":"10.1192/bjp.142.3.221","ISSN":"0007-1250","shortTitle":"Dreaming","language":"en","author":[{"family":"Koukkou","given":"M."},{"family":"Lehmann","given":"D."}],"issued":{"date-parts":[["1983",3,1]]}}}],"schema":"https://github.com/citation-style-language/schema/raw/master/csl-citation.json"} </w:instrText>
      </w:r>
      <w:r w:rsidR="00750C0C">
        <w:rPr>
          <w:i/>
        </w:rPr>
        <w:fldChar w:fldCharType="separate"/>
      </w:r>
      <w:r w:rsidR="00750C0C" w:rsidRPr="007A5B9C">
        <w:t>(Koukkou and Lehmann 1983)</w:t>
      </w:r>
      <w:r w:rsidR="00750C0C">
        <w:rPr>
          <w:i/>
        </w:rPr>
        <w:fldChar w:fldCharType="end"/>
      </w:r>
      <w:r w:rsidR="00750C0C">
        <w:t xml:space="preserve">. Consequently, the closer two functional states are, the better is the transference of information. This could explain higher rates of dream recall following REM sleep (which is functionally close to wakefulness) than NREM sleep (and especially N3 sleep in which cortical activity is very different from wakefulness). </w:t>
      </w:r>
    </w:p>
    <w:p w14:paraId="63F90524" w14:textId="10301D1E" w:rsidR="00F356AD" w:rsidRDefault="00CE499A" w:rsidP="00F356AD">
      <w:pPr>
        <w:pStyle w:val="Titre2"/>
      </w:pPr>
      <w:r>
        <w:t>Sleep inertia</w:t>
      </w:r>
    </w:p>
    <w:p w14:paraId="634723EC" w14:textId="2DFB046E" w:rsidR="00F356AD" w:rsidRDefault="00415A92" w:rsidP="00F356AD">
      <w:r>
        <w:t xml:space="preserve">In 2004, Conduit and colleagues demonstrated that the performance during or shortly after awakening is of importance for the process of dream recall. The design of their study is as follows. Participants were instructed to produce an eye movement signal whenever they heard a tone, presented at increasing volume during N2 and REM sleep until an eye movement signal verification was observed.  Ninety seconds after signal verification, </w:t>
      </w:r>
      <w:r>
        <w:t>participants were awakened and</w:t>
      </w:r>
      <w:r>
        <w:t xml:space="preserve"> </w:t>
      </w:r>
      <w:r>
        <w:t>asked if they remembered hearing the tone or responding with the EM signal. Such recollection of signal</w:t>
      </w:r>
      <w:r>
        <w:t xml:space="preserve"> </w:t>
      </w:r>
      <w:r>
        <w:t>verified tone presentations was significantly less after Stage 2 sleep (65%) compared to REM sleep</w:t>
      </w:r>
      <w:r>
        <w:t xml:space="preserve"> </w:t>
      </w:r>
      <w:r>
        <w:t xml:space="preserve">(100%) presentations. Furthermore, </w:t>
      </w:r>
      <w:r>
        <w:t>signal verified tone</w:t>
      </w:r>
      <w:r>
        <w:t xml:space="preserve"> recall was significantly correlated with </w:t>
      </w:r>
      <w:r>
        <w:t xml:space="preserve">reported dream recall frequency. They concluded that </w:t>
      </w:r>
      <w:r w:rsidR="00EC2F4D" w:rsidRPr="00EC2F4D">
        <w:rPr>
          <w:i/>
        </w:rPr>
        <w:t>“quite possibly, brain functioning underlying the reporting and non-reporting of dreams does not exist within the pre-sleeping period at all, but within the period just after awakening, when cognitive resources are in demand to recall and/or consolidate events which have just occurred within the previous sleeping period”</w:t>
      </w:r>
      <w:r w:rsidR="00EC2F4D">
        <w:t xml:space="preserve"> </w:t>
      </w:r>
      <w:r w:rsidR="00EC2F4D">
        <w:fldChar w:fldCharType="begin"/>
      </w:r>
      <w:r w:rsidR="00EC2F4D">
        <w:instrText xml:space="preserve"> ADDIN ZOTERO_ITEM CSL_CITATION {"citationID":"9y2bGd68","properties":{"formattedCitation":"(Conduit, Crewther, and Coleman 2004)","plainCitation":"(Conduit, Crewther, and Coleman 2004)"},"citationItems":[{"id":703,"uris":["http://zotero.org/users/2461669/items/IJAWWK5N"],"uri":["http://zotero.org/users/2461669/items/IJAWWK5N"],"itemData":{"id":703,"type":"article-journal","title":"Poor recall of eye-movement signals from Stage 2 compared to REM sleep: Implications for models of dreaming","container-title":"Consciousness and Cognition","page":"484-500","volume":"13","issue":"3","source":"CrossRef","DOI":"10.1016/j.concog.2004.06.008","ISSN":"10538100","shortTitle":"Poor recall of eye-movement signals from Stage 2 compared to REM sleep","language":"en","author":[{"family":"Conduit","given":"Russell"},{"family":"Crewther","given":"Sheila Gillard"},{"family":"Coleman","given":"Grahame"}],"issued":{"date-parts":[["2004",9]]}}}],"schema":"https://github.com/citation-style-language/schema/raw/master/csl-citation.json"} </w:instrText>
      </w:r>
      <w:r w:rsidR="00EC2F4D">
        <w:fldChar w:fldCharType="separate"/>
      </w:r>
      <w:r w:rsidR="00EC2F4D" w:rsidRPr="00EC2F4D">
        <w:t>(Conduit, Crewther, and Coleman 2004)</w:t>
      </w:r>
      <w:r w:rsidR="00EC2F4D">
        <w:fldChar w:fldCharType="end"/>
      </w:r>
      <w:r w:rsidR="00EC2F4D">
        <w:t>.</w:t>
      </w:r>
    </w:p>
    <w:p w14:paraId="474635E4" w14:textId="5B18CA21" w:rsidR="00B914CF" w:rsidRDefault="00B914CF" w:rsidP="00B914CF">
      <w:r>
        <w:t xml:space="preserve">Echoing these findings, </w:t>
      </w:r>
      <w:r>
        <w:fldChar w:fldCharType="begin"/>
      </w:r>
      <w:r>
        <w:instrText xml:space="preserve"> ADDIN ZOTERO_ITEM CSL_CITATION {"citationID":"UsSl5Sjf","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fldChar w:fldCharType="separate"/>
      </w:r>
      <w:r w:rsidRPr="00B914CF">
        <w:t xml:space="preserve">Schredl et al. </w:t>
      </w:r>
      <w:r>
        <w:t>(</w:t>
      </w:r>
      <w:r w:rsidRPr="00B914CF">
        <w:t>2003)</w:t>
      </w:r>
      <w:r>
        <w:fldChar w:fldCharType="end"/>
      </w:r>
      <w:r>
        <w:t xml:space="preserve"> noted that cognitive functioning in the period just after awakening is often severely impaired (an effect referred to as sleep inertia; </w:t>
      </w:r>
      <w:r>
        <w:fldChar w:fldCharType="begin"/>
      </w:r>
      <w:r>
        <w:instrText xml:space="preserve"> ADDIN ZOTERO_ITEM CSL_CITATION {"citationID":"Ua4xN4DR","properties":{"formattedCitation":"(Tassi and Muzet 2000; Trotti 2016)","plainCitation":"(Tassi and Muzet 2000; Trotti 2016)"},"citationItems":[{"id":8,"uris":["http://zotero.org/users/2461669/items/2XDVMGBF"],"uri":["http://zotero.org/users/2461669/items/2XDVMGBF"],"itemData":{"id":8,"type":"article-journal","title":"Sleep inertia","container-title":"Sleep Medicine Reviews","page":"341-353","volume":"4","issue":"4","source":"CrossRef","DOI":"10.1053/smrv.2000.0098","ISSN":"10870792","language":"en","author":[{"family":"Tassi","given":"P"},{"family":"Muzet","given":"A"}],"issued":{"date-parts":[["2000",8]]}}},{"id":635,"uris":["http://zotero.org/users/2461669/items/JHKG6DCK"],"uri":["http://zotero.org/users/2461669/items/JHKG6DCK"],"itemData":{"id":635,"type":"article-journal","title":"Waking up is the hardest thing I do all day: Sleep inertia and sleep drunkenness","container-title":"Sleep Medicine Reviews","source":"CrossRef","DOI":"10.1016/j.smrv.2016.08.005","ISSN":"10870792","shortTitle":"Waking up is the hardest thing I do all day","language":"en","author":[{"family":"Trotti","given":"Lynn Marie"}],"issued":{"date-parts":[["2016",9]]},"accessed":{"date-parts":[["2016",9,11]]}}}],"schema":"https://github.com/citation-style-language/schema/raw/master/csl-citation.json"} </w:instrText>
      </w:r>
      <w:r>
        <w:fldChar w:fldCharType="separate"/>
      </w:r>
      <w:r w:rsidRPr="00B914CF">
        <w:t>Tassi and Muzet 2000; Trotti 2016)</w:t>
      </w:r>
      <w:r>
        <w:fldChar w:fldCharType="end"/>
      </w:r>
      <w:r>
        <w:t xml:space="preserve">, and that it would be in consequence </w:t>
      </w:r>
      <w:r w:rsidRPr="00B914CF">
        <w:rPr>
          <w:i/>
        </w:rPr>
        <w:t>“promising to correlate interindividual differences regarding the sleep inertia with DRF”</w:t>
      </w:r>
      <w:r>
        <w:t>. Th</w:t>
      </w:r>
      <w:r w:rsidR="009C10ED">
        <w:t>is issue</w:t>
      </w:r>
      <w:r>
        <w:t xml:space="preserve"> will form a large part of the doctoral work</w:t>
      </w:r>
      <w:r w:rsidR="006163B4">
        <w:t xml:space="preserve"> hereby presented and we will return to this in the problematic and hypothesis section. </w:t>
      </w:r>
    </w:p>
    <w:p w14:paraId="55F708E3" w14:textId="1A7D4B2C" w:rsidR="009D3277" w:rsidRDefault="007944EB" w:rsidP="009D3277">
      <w:pPr>
        <w:pStyle w:val="Titre2"/>
      </w:pPr>
      <w:r>
        <w:t xml:space="preserve">Towards a </w:t>
      </w:r>
      <w:r w:rsidR="00B64AF6">
        <w:t>unifying theory of dream recall</w:t>
      </w:r>
    </w:p>
    <w:p w14:paraId="45560BE0" w14:textId="0B27971E" w:rsidR="009D3277" w:rsidRPr="00AD706B" w:rsidRDefault="00AD706B" w:rsidP="008B3C2D">
      <w:pPr>
        <w:rPr>
          <w:color w:val="FF0000"/>
        </w:rPr>
      </w:pPr>
      <w:r w:rsidRPr="004B2636">
        <w:t xml:space="preserve">This brief overview leads to the initial observation that there is a </w:t>
      </w:r>
      <w:r w:rsidR="008B3C2D" w:rsidRPr="004B2636">
        <w:t>broad</w:t>
      </w:r>
      <w:r w:rsidRPr="004B2636">
        <w:t xml:space="preserve"> spectrum of dream recall theories, ranging </w:t>
      </w:r>
      <w:r w:rsidR="009D3277" w:rsidRPr="004B2636">
        <w:t>from relating to the content o</w:t>
      </w:r>
      <w:r w:rsidRPr="004B2636">
        <w:t>f the dream (Freud’s repression and Cohen’s</w:t>
      </w:r>
      <w:r w:rsidR="009D3277" w:rsidRPr="004B2636">
        <w:t xml:space="preserve"> salience hypotheses) to accounting for the </w:t>
      </w:r>
      <w:r w:rsidRPr="004B2636">
        <w:t xml:space="preserve">psychological (life-style hypothesis), </w:t>
      </w:r>
      <w:r w:rsidR="009D3277" w:rsidRPr="004B2636">
        <w:t>cognitive and physiological processes (arousal-retrieval</w:t>
      </w:r>
      <w:r w:rsidRPr="004B2636">
        <w:t>,</w:t>
      </w:r>
      <w:r w:rsidR="009D3277" w:rsidRPr="004B2636">
        <w:t xml:space="preserve">  </w:t>
      </w:r>
      <w:r w:rsidRPr="004B2636">
        <w:t>state-shift hypothesis, sleep inertia</w:t>
      </w:r>
      <w:r w:rsidR="009D3277" w:rsidRPr="004B2636">
        <w:t xml:space="preserve">). </w:t>
      </w:r>
      <w:r w:rsidR="004B2E73" w:rsidRPr="004B2636">
        <w:t xml:space="preserve">The empirical data </w:t>
      </w:r>
      <w:r w:rsidR="004B2636" w:rsidRPr="004B2636">
        <w:t xml:space="preserve">are hitherto in favor of the </w:t>
      </w:r>
      <w:r w:rsidR="004B2E73" w:rsidRPr="004B2636">
        <w:t xml:space="preserve">arousal-retrieval model and the life-style hypothesis. </w:t>
      </w:r>
      <w:r w:rsidR="00C95310" w:rsidRPr="004B2636">
        <w:t>A comprehensive, unified theory of dream recall should combine these two models</w:t>
      </w:r>
      <w:r w:rsidR="00B953EA">
        <w:t>, for example using the arousal-retrieval model to account for day-to-day variability in DRF (state factors), and the life-style hypothesis to account for the large interindividual DRF variability (traits factors)</w:t>
      </w:r>
      <w:r w:rsidR="00C95310" w:rsidRPr="004B2636">
        <w:t>.</w:t>
      </w:r>
      <w:r w:rsidR="008B3C2D">
        <w:t xml:space="preserve"> Moreover, there is a currently a lack of evidence for the state-shift hypothesis (due to the difficulty of </w:t>
      </w:r>
      <w:r w:rsidR="008B3C2D">
        <w:t>deriving valid quantitative measures for the</w:t>
      </w:r>
      <w:r w:rsidR="008B3C2D">
        <w:t xml:space="preserve"> </w:t>
      </w:r>
      <w:r w:rsidR="008B3C2D">
        <w:t>closeness of functional states</w:t>
      </w:r>
      <w:r w:rsidR="008B3C2D">
        <w:t xml:space="preserve">; </w:t>
      </w:r>
      <w:r w:rsidR="008B3C2D">
        <w:fldChar w:fldCharType="begin"/>
      </w:r>
      <w:r w:rsidR="008B3C2D">
        <w:instrText xml:space="preserve"> ADDIN ZOTERO_ITEM CSL_CITATION {"citationID":"KtdZ7HM7","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8B3C2D">
        <w:fldChar w:fldCharType="separate"/>
      </w:r>
      <w:r w:rsidR="008B3C2D" w:rsidRPr="008B3C2D">
        <w:t>Schredl 1999)</w:t>
      </w:r>
      <w:r w:rsidR="008B3C2D">
        <w:fldChar w:fldCharType="end"/>
      </w:r>
      <w:r w:rsidR="008B3C2D">
        <w:t xml:space="preserve"> and the sleep inertia theory, which both insist on brain functioning within the period just after awakening. </w:t>
      </w:r>
    </w:p>
    <w:p w14:paraId="6D5CD575" w14:textId="77777777" w:rsidR="00F32DD5" w:rsidRDefault="00F32DD5" w:rsidP="00F364A5"/>
    <w:bookmarkEnd w:id="39"/>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42" w:name="_Toc490466286"/>
      <w:r>
        <w:t>Dream content and dream function</w:t>
      </w:r>
      <w:bookmarkEnd w:id="42"/>
    </w:p>
    <w:p w14:paraId="70D16580" w14:textId="44B88B4F" w:rsidR="004731F6" w:rsidRPr="004731F6" w:rsidRDefault="00E72095" w:rsidP="004731F6">
      <w:r>
        <w:t>Schopenhauer</w:t>
      </w:r>
    </w:p>
    <w:p w14:paraId="25222017" w14:textId="196FE5DA" w:rsidR="001F6EE3" w:rsidRPr="002F4A03" w:rsidRDefault="001F6EE3" w:rsidP="00D249CA">
      <w:pPr>
        <w:pStyle w:val="Titre1"/>
      </w:pPr>
      <w:bookmarkStart w:id="43" w:name="_Toc490466287"/>
      <w:r>
        <w:t>Dream content</w:t>
      </w:r>
      <w:bookmarkEnd w:id="43"/>
    </w:p>
    <w:p w14:paraId="2935D9C4" w14:textId="58226A27" w:rsidR="001F6EE3" w:rsidRDefault="00C633C3" w:rsidP="00D249CA">
      <w:pPr>
        <w:pStyle w:val="Titre2"/>
      </w:pPr>
      <w:bookmarkStart w:id="44" w:name="_Toc490466288"/>
      <w:r>
        <w:t xml:space="preserve">Methodology: </w:t>
      </w:r>
      <w:r w:rsidR="00BE3BC5">
        <w:t xml:space="preserve">basic principles of </w:t>
      </w:r>
      <w:r w:rsidR="00F47A0D">
        <w:t>d</w:t>
      </w:r>
      <w:r w:rsidR="001F6EE3">
        <w:t>ream content analysis</w:t>
      </w:r>
      <w:bookmarkEnd w:id="44"/>
    </w:p>
    <w:p w14:paraId="11EFEBA7" w14:textId="5366CA55" w:rsidR="001F6EE3" w:rsidRDefault="001F6EE3" w:rsidP="00D249CA">
      <w:pPr>
        <w:pStyle w:val="Titre2"/>
      </w:pPr>
      <w:bookmarkStart w:id="45" w:name="_Toc490466289"/>
      <w:r>
        <w:t>Experimental results</w:t>
      </w:r>
      <w:bookmarkEnd w:id="45"/>
    </w:p>
    <w:p w14:paraId="4E77C1B8" w14:textId="6067A380" w:rsidR="00AC7B34" w:rsidRPr="00AC7B34" w:rsidRDefault="00771EA8" w:rsidP="00D249CA">
      <w:pPr>
        <w:pStyle w:val="Titre2"/>
      </w:pPr>
      <w:bookmarkStart w:id="46" w:name="_Toc490466290"/>
      <w:r>
        <w:t>The memory sources of dream</w:t>
      </w:r>
      <w:r w:rsidR="00B14874">
        <w:t>s</w:t>
      </w:r>
      <w:bookmarkEnd w:id="46"/>
    </w:p>
    <w:p w14:paraId="3C302907" w14:textId="77777777" w:rsidR="001F6EE3" w:rsidRDefault="001F6EE3" w:rsidP="00D249CA">
      <w:pPr>
        <w:pStyle w:val="Titre1"/>
      </w:pPr>
      <w:bookmarkStart w:id="47" w:name="_Toc490466291"/>
      <w:r>
        <w:t>The function(s) of dreams</w:t>
      </w:r>
      <w:bookmarkEnd w:id="47"/>
    </w:p>
    <w:p w14:paraId="5D3BBF3D" w14:textId="07340878" w:rsidR="0033711E" w:rsidRDefault="0033711E" w:rsidP="00D249CA">
      <w:pPr>
        <w:pStyle w:val="Titre2"/>
      </w:pPr>
      <w:bookmarkStart w:id="48" w:name="_Toc490466292"/>
      <w:r>
        <w:t>Historical perspective</w:t>
      </w:r>
      <w:bookmarkEnd w:id="48"/>
    </w:p>
    <w:p w14:paraId="203C8331" w14:textId="4C81B47C" w:rsidR="0057026F" w:rsidRDefault="0057026F" w:rsidP="0033711E">
      <w:r>
        <w:t>Voir bouquin De Koninck</w:t>
      </w:r>
    </w:p>
    <w:p w14:paraId="58246498" w14:textId="2BB60BCD" w:rsidR="0033711E" w:rsidRDefault="000A2872" w:rsidP="0033711E">
      <w:r>
        <w:t>Plato</w:t>
      </w:r>
      <w:r w:rsidR="00144355">
        <w:t>: dreams express hidden desires and are dominated by negative emotions (in tune with Freud, see De Koninck)</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49" w:name="_Toc490466293"/>
      <w:r>
        <w:t>Emotional regulation</w:t>
      </w:r>
      <w:bookmarkEnd w:id="49"/>
    </w:p>
    <w:p w14:paraId="21CFF21B" w14:textId="111C31A7" w:rsidR="007F3E4D" w:rsidRDefault="007F3E4D" w:rsidP="00D249CA">
      <w:pPr>
        <w:pStyle w:val="Titre2"/>
      </w:pPr>
      <w:bookmarkStart w:id="50" w:name="_Toc490466294"/>
      <w:r>
        <w:t>Memory processing</w:t>
      </w:r>
      <w:bookmarkEnd w:id="50"/>
    </w:p>
    <w:p w14:paraId="7F8ED3F8" w14:textId="2566C130" w:rsidR="00CA33D7" w:rsidRPr="00CA33D7" w:rsidRDefault="00CA33D7" w:rsidP="00D249CA">
      <w:pPr>
        <w:pStyle w:val="Titre2"/>
      </w:pPr>
      <w:bookmarkStart w:id="51" w:name="_Toc490466295"/>
      <w:r>
        <w:t>Others hypotheses</w:t>
      </w:r>
      <w:bookmarkEnd w:id="51"/>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52" w:name="_Toc490466296"/>
      <w:r>
        <w:t>Hypothesis and objectives</w:t>
      </w:r>
      <w:bookmarkEnd w:id="52"/>
    </w:p>
    <w:p w14:paraId="244292D9" w14:textId="77777777" w:rsidR="00302D46" w:rsidRDefault="00302D46" w:rsidP="00D249CA">
      <w:pPr>
        <w:pStyle w:val="Titre1"/>
      </w:pPr>
      <w:bookmarkStart w:id="53" w:name="_Toc490466297"/>
      <w:r>
        <w:t>Unresolved issues</w:t>
      </w:r>
      <w:bookmarkEnd w:id="53"/>
    </w:p>
    <w:p w14:paraId="5600F5FC" w14:textId="77777777" w:rsidR="00AC7B34" w:rsidRDefault="00D0082F" w:rsidP="00D249CA">
      <w:pPr>
        <w:pStyle w:val="Titre2"/>
      </w:pPr>
      <w:bookmarkStart w:id="54" w:name="_Toc490466298"/>
      <w:r>
        <w:t>Difference</w:t>
      </w:r>
      <w:r w:rsidR="0059151E">
        <w:t>s between HR and LR at awakening</w:t>
      </w:r>
      <w:bookmarkEnd w:id="54"/>
    </w:p>
    <w:p w14:paraId="7B667D4F" w14:textId="74D9C5BB" w:rsidR="00832FCF" w:rsidRPr="00832FCF" w:rsidRDefault="00832FCF" w:rsidP="00D249CA">
      <w:pPr>
        <w:pStyle w:val="Titre2"/>
      </w:pPr>
      <w:bookmarkStart w:id="55" w:name="_Toc490466299"/>
      <w:r>
        <w:t>Differences in the micro-structure of HR and LR</w:t>
      </w:r>
      <w:bookmarkEnd w:id="55"/>
    </w:p>
    <w:p w14:paraId="6929E640" w14:textId="09BA6315" w:rsidR="00056E0C" w:rsidRDefault="00AC7B34" w:rsidP="00D249CA">
      <w:pPr>
        <w:pStyle w:val="Titre2"/>
      </w:pPr>
      <w:bookmarkStart w:id="56" w:name="_Toc490466300"/>
      <w:r>
        <w:t>What are the memory sources of dreaming?</w:t>
      </w:r>
      <w:bookmarkEnd w:id="56"/>
      <w:r w:rsidR="007509C2">
        <w:br w:type="page"/>
      </w:r>
    </w:p>
    <w:p w14:paraId="6DB64424" w14:textId="0814BBA2" w:rsidR="007509C2" w:rsidRDefault="007509C2" w:rsidP="00D249CA"/>
    <w:p w14:paraId="04610474" w14:textId="77777777" w:rsidR="005950A6" w:rsidRDefault="009705FD" w:rsidP="003A78B4">
      <w:pPr>
        <w:pStyle w:val="Partie"/>
      </w:pPr>
      <w:bookmarkStart w:id="57" w:name="_Toc490466301"/>
      <w:r>
        <w:t>EXPERIMENTAL RESULTS</w:t>
      </w:r>
      <w:bookmarkEnd w:id="57"/>
    </w:p>
    <w:p w14:paraId="18F494DC" w14:textId="77777777" w:rsidR="005950A6" w:rsidRDefault="005950A6" w:rsidP="00D249CA">
      <w:r>
        <w:br w:type="page"/>
      </w:r>
    </w:p>
    <w:p w14:paraId="44CD38A4" w14:textId="77777777" w:rsidR="00CF0CDF" w:rsidRDefault="00CF0CDF" w:rsidP="00CF0CDF">
      <w:pPr>
        <w:pStyle w:val="Partie"/>
      </w:pPr>
    </w:p>
    <w:p w14:paraId="21E59713" w14:textId="6521A928" w:rsidR="00CF0CDF" w:rsidRDefault="00D55C9A" w:rsidP="00CF0CDF">
      <w:pPr>
        <w:pStyle w:val="Partie"/>
      </w:pPr>
      <w:bookmarkStart w:id="58" w:name="_Toc490466302"/>
      <w:r>
        <w:t>METHODOLOGICAL DEVELOPMENT</w:t>
      </w:r>
      <w:bookmarkEnd w:id="58"/>
    </w:p>
    <w:p w14:paraId="1002D5C1" w14:textId="0CB56191" w:rsidR="00CF0CDF" w:rsidRDefault="00CF0CDF" w:rsidP="00D249CA">
      <w:r>
        <w:br w:type="page"/>
      </w:r>
    </w:p>
    <w:p w14:paraId="620A0304" w14:textId="77777777" w:rsidR="00056E0C" w:rsidRDefault="00056E0C" w:rsidP="003A78B4">
      <w:pPr>
        <w:pStyle w:val="Partie"/>
      </w:pPr>
    </w:p>
    <w:p w14:paraId="79FF70AB" w14:textId="77777777" w:rsidR="00481A3C" w:rsidRDefault="00535BA6" w:rsidP="003A78B4">
      <w:pPr>
        <w:pStyle w:val="Partie"/>
      </w:pPr>
      <w:bookmarkStart w:id="59" w:name="_Toc490466303"/>
      <w:r>
        <w:t>GENERAL DISCUSSION</w:t>
      </w:r>
      <w:bookmarkEnd w:id="59"/>
    </w:p>
    <w:p w14:paraId="6941BDA7" w14:textId="481DC854" w:rsidR="00F00409" w:rsidRDefault="00481A3C" w:rsidP="00D249CA">
      <w:r>
        <w:br w:type="page"/>
      </w:r>
      <w:r w:rsidR="00F00409">
        <w:t>Reprendre les theories dream recall:</w:t>
      </w:r>
    </w:p>
    <w:p w14:paraId="57924B87" w14:textId="1A158F0E" w:rsidR="00481A3C" w:rsidRDefault="0005020E" w:rsidP="00D249CA">
      <w:r>
        <w:t>Salience hypothesis (blag</w:t>
      </w:r>
      <w:r w:rsidR="00F00409">
        <w:t>r</w:t>
      </w:r>
      <w:r>
        <w:t>o</w:t>
      </w:r>
      <w:r w:rsidR="00F00409">
        <w:t>ve</w:t>
      </w:r>
      <w:r>
        <w:t xml:space="preserve"> pace schott)</w:t>
      </w:r>
    </w:p>
    <w:p w14:paraId="21FB2123" w14:textId="77777777" w:rsidR="00F00409" w:rsidRDefault="00F00409" w:rsidP="00F00409"/>
    <w:p w14:paraId="3522A38B" w14:textId="399B19DB" w:rsidR="00F00409" w:rsidRDefault="00F00409">
      <w:pPr>
        <w:spacing w:after="200" w:line="276" w:lineRule="auto"/>
        <w:jc w:val="left"/>
        <w:rPr>
          <w:rFonts w:ascii="Georgia" w:hAnsi="Georgia"/>
          <w:sz w:val="52"/>
          <w:szCs w:val="60"/>
        </w:rPr>
      </w:pPr>
      <w:r>
        <w:br w:type="page"/>
      </w:r>
    </w:p>
    <w:p w14:paraId="0E3BAA26" w14:textId="77777777" w:rsidR="00056E0C" w:rsidRDefault="00056E0C" w:rsidP="003A78B4">
      <w:pPr>
        <w:pStyle w:val="Partie"/>
      </w:pPr>
    </w:p>
    <w:p w14:paraId="22685A2E" w14:textId="77777777" w:rsidR="00481A3C" w:rsidRDefault="00DC3BE4" w:rsidP="003A78B4">
      <w:pPr>
        <w:pStyle w:val="Partie"/>
      </w:pPr>
      <w:bookmarkStart w:id="60" w:name="_Toc490466304"/>
      <w:r>
        <w:t>ANNEXES</w:t>
      </w:r>
      <w:bookmarkEnd w:id="60"/>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61" w:name="_Toc490466305"/>
      <w:r>
        <w:t>REFERENCES</w:t>
      </w:r>
      <w:bookmarkEnd w:id="61"/>
    </w:p>
    <w:sectPr w:rsidR="00481A3C" w:rsidRPr="00586CE6" w:rsidSect="00D7249A">
      <w:footerReference w:type="default" r:id="rId16"/>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B73ED6" w14:textId="77777777" w:rsidR="00B73367" w:rsidRDefault="00B73367" w:rsidP="00D249CA">
      <w:r>
        <w:separator/>
      </w:r>
    </w:p>
  </w:endnote>
  <w:endnote w:type="continuationSeparator" w:id="0">
    <w:p w14:paraId="694F0C98" w14:textId="77777777" w:rsidR="00B73367" w:rsidRDefault="00B73367"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embedRegular r:id="rId1" w:fontKey="{1A2FBD17-DEAF-4738-8675-A5AF15C40680}"/>
    <w:embedBold r:id="rId2" w:fontKey="{63C1633E-35C6-4877-9BCA-2C91F569DBAF}"/>
    <w:embedItalic r:id="rId3" w:fontKey="{9EEF3ACD-D695-46C3-AC7E-90C1CCCCD06B}"/>
    <w:embedBoldItalic r:id="rId4" w:fontKey="{C4172835-E60C-4E5E-BA0A-1B9BAF301695}"/>
  </w:font>
  <w:font w:name="Georgia">
    <w:panose1 w:val="02040502050405020303"/>
    <w:charset w:val="00"/>
    <w:family w:val="roman"/>
    <w:pitch w:val="variable"/>
    <w:sig w:usb0="00000287" w:usb1="00000000" w:usb2="00000000" w:usb3="00000000" w:csb0="0000009F" w:csb1="00000000"/>
    <w:embedRegular r:id="rId5" w:fontKey="{23A4D296-C3AD-42A2-8900-722EE697668D}"/>
  </w:font>
  <w:font w:name="Segoe UI">
    <w:panose1 w:val="020B0502040204020203"/>
    <w:charset w:val="00"/>
    <w:family w:val="swiss"/>
    <w:pitch w:val="variable"/>
    <w:sig w:usb0="E10022FF" w:usb1="C000E47F" w:usb2="00000029" w:usb3="00000000" w:csb0="000001DF" w:csb1="00000000"/>
    <w:embedRegular r:id="rId6" w:fontKey="{F2CCA4B4-9987-4E06-A19D-31BBA006FF82}"/>
  </w:font>
  <w:font w:name="Verdana">
    <w:panose1 w:val="020B0604030504040204"/>
    <w:charset w:val="00"/>
    <w:family w:val="swiss"/>
    <w:pitch w:val="variable"/>
    <w:sig w:usb0="A10006FF" w:usb1="4000205B" w:usb2="00000010" w:usb3="00000000" w:csb0="0000019F" w:csb1="00000000"/>
    <w:embedRegular r:id="rId7" w:fontKey="{1434049D-E770-48A5-9BEE-9478C61C363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Content>
      <w:p w14:paraId="31A9E117" w14:textId="24D7A88D" w:rsidR="00F356AD" w:rsidRDefault="00F356AD">
        <w:pPr>
          <w:pStyle w:val="Pieddepage"/>
          <w:jc w:val="center"/>
        </w:pPr>
        <w:r>
          <w:fldChar w:fldCharType="begin"/>
        </w:r>
        <w:r>
          <w:instrText>PAGE   \* MERGEFORMAT</w:instrText>
        </w:r>
        <w:r>
          <w:fldChar w:fldCharType="separate"/>
        </w:r>
        <w:r w:rsidR="00BF1FE6" w:rsidRPr="00BF1FE6">
          <w:rPr>
            <w:noProof/>
            <w:lang w:val="fr-FR"/>
          </w:rPr>
          <w:t>44</w:t>
        </w:r>
        <w:r>
          <w:fldChar w:fldCharType="end"/>
        </w:r>
      </w:p>
    </w:sdtContent>
  </w:sdt>
  <w:p w14:paraId="448B56DD" w14:textId="77777777" w:rsidR="00F356AD" w:rsidRDefault="00F356AD">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C7A77A" w14:textId="77777777" w:rsidR="00B73367" w:rsidRDefault="00B73367" w:rsidP="00D249CA">
      <w:r>
        <w:separator/>
      </w:r>
    </w:p>
  </w:footnote>
  <w:footnote w:type="continuationSeparator" w:id="0">
    <w:p w14:paraId="4B931C92" w14:textId="77777777" w:rsidR="00B73367" w:rsidRDefault="00B73367"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8DB8405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9581E38"/>
    <w:multiLevelType w:val="hybridMultilevel"/>
    <w:tmpl w:val="0F2C867E"/>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
  </w:num>
  <w:num w:numId="2">
    <w:abstractNumId w:val="1"/>
  </w:num>
  <w:num w:numId="3">
    <w:abstractNumId w:val="6"/>
  </w:num>
  <w:num w:numId="4">
    <w:abstractNumId w:val="8"/>
  </w:num>
  <w:num w:numId="5">
    <w:abstractNumId w:val="5"/>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4"/>
  </w:num>
  <w:num w:numId="9">
    <w:abstractNumId w:val="2"/>
  </w:num>
  <w:num w:numId="10">
    <w:abstractNumId w:val="0"/>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embedTrueTypeFont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04054"/>
    <w:rsid w:val="000058F5"/>
    <w:rsid w:val="00007040"/>
    <w:rsid w:val="00010D1D"/>
    <w:rsid w:val="000155A7"/>
    <w:rsid w:val="00015AEF"/>
    <w:rsid w:val="0001708D"/>
    <w:rsid w:val="00017404"/>
    <w:rsid w:val="000175E1"/>
    <w:rsid w:val="00020363"/>
    <w:rsid w:val="00021A27"/>
    <w:rsid w:val="000241B4"/>
    <w:rsid w:val="00025933"/>
    <w:rsid w:val="00027774"/>
    <w:rsid w:val="00027F06"/>
    <w:rsid w:val="000322F7"/>
    <w:rsid w:val="00032EE2"/>
    <w:rsid w:val="00034618"/>
    <w:rsid w:val="00037815"/>
    <w:rsid w:val="00037F25"/>
    <w:rsid w:val="000415E7"/>
    <w:rsid w:val="00042420"/>
    <w:rsid w:val="000425E4"/>
    <w:rsid w:val="00043A3A"/>
    <w:rsid w:val="000466A9"/>
    <w:rsid w:val="00046DF6"/>
    <w:rsid w:val="00047355"/>
    <w:rsid w:val="0005020E"/>
    <w:rsid w:val="00051073"/>
    <w:rsid w:val="00052C41"/>
    <w:rsid w:val="0005343B"/>
    <w:rsid w:val="00053E0B"/>
    <w:rsid w:val="00054733"/>
    <w:rsid w:val="000549D5"/>
    <w:rsid w:val="000554FE"/>
    <w:rsid w:val="00055517"/>
    <w:rsid w:val="00056E0C"/>
    <w:rsid w:val="00057B7E"/>
    <w:rsid w:val="00061954"/>
    <w:rsid w:val="000627A5"/>
    <w:rsid w:val="00063662"/>
    <w:rsid w:val="0006400E"/>
    <w:rsid w:val="00064CF6"/>
    <w:rsid w:val="000652F4"/>
    <w:rsid w:val="00066BA6"/>
    <w:rsid w:val="00067BE0"/>
    <w:rsid w:val="00070B4C"/>
    <w:rsid w:val="00071D72"/>
    <w:rsid w:val="00073C08"/>
    <w:rsid w:val="0007494A"/>
    <w:rsid w:val="000764DF"/>
    <w:rsid w:val="0007679E"/>
    <w:rsid w:val="000776A0"/>
    <w:rsid w:val="00080259"/>
    <w:rsid w:val="0008139F"/>
    <w:rsid w:val="0008304B"/>
    <w:rsid w:val="00083AC1"/>
    <w:rsid w:val="000849B9"/>
    <w:rsid w:val="0008779F"/>
    <w:rsid w:val="00093039"/>
    <w:rsid w:val="000954C1"/>
    <w:rsid w:val="000A0AF7"/>
    <w:rsid w:val="000A0EBA"/>
    <w:rsid w:val="000A2872"/>
    <w:rsid w:val="000A344B"/>
    <w:rsid w:val="000A3C8C"/>
    <w:rsid w:val="000A74CA"/>
    <w:rsid w:val="000B05D6"/>
    <w:rsid w:val="000B132F"/>
    <w:rsid w:val="000B191C"/>
    <w:rsid w:val="000B244D"/>
    <w:rsid w:val="000B2925"/>
    <w:rsid w:val="000B348A"/>
    <w:rsid w:val="000B55B8"/>
    <w:rsid w:val="000B7BE8"/>
    <w:rsid w:val="000C1EC1"/>
    <w:rsid w:val="000D3119"/>
    <w:rsid w:val="000D4507"/>
    <w:rsid w:val="000D509A"/>
    <w:rsid w:val="000E226D"/>
    <w:rsid w:val="000E4AD9"/>
    <w:rsid w:val="000E696F"/>
    <w:rsid w:val="000E6EEC"/>
    <w:rsid w:val="000E747E"/>
    <w:rsid w:val="000F1720"/>
    <w:rsid w:val="000F2FA4"/>
    <w:rsid w:val="000F3F24"/>
    <w:rsid w:val="000F4229"/>
    <w:rsid w:val="000F7804"/>
    <w:rsid w:val="00100AEF"/>
    <w:rsid w:val="00100EF6"/>
    <w:rsid w:val="00101EF8"/>
    <w:rsid w:val="00102B1F"/>
    <w:rsid w:val="00103FE6"/>
    <w:rsid w:val="0010462A"/>
    <w:rsid w:val="001100E0"/>
    <w:rsid w:val="001104EE"/>
    <w:rsid w:val="00112EBE"/>
    <w:rsid w:val="00114535"/>
    <w:rsid w:val="00114ADD"/>
    <w:rsid w:val="00117E56"/>
    <w:rsid w:val="00120C37"/>
    <w:rsid w:val="00130C22"/>
    <w:rsid w:val="00131F51"/>
    <w:rsid w:val="00132690"/>
    <w:rsid w:val="001354BD"/>
    <w:rsid w:val="001355DD"/>
    <w:rsid w:val="00136A0A"/>
    <w:rsid w:val="001371D8"/>
    <w:rsid w:val="001408BD"/>
    <w:rsid w:val="001416B2"/>
    <w:rsid w:val="00143594"/>
    <w:rsid w:val="00144355"/>
    <w:rsid w:val="00144D00"/>
    <w:rsid w:val="001507BB"/>
    <w:rsid w:val="00151488"/>
    <w:rsid w:val="00151E67"/>
    <w:rsid w:val="001547A9"/>
    <w:rsid w:val="0015500B"/>
    <w:rsid w:val="00160146"/>
    <w:rsid w:val="00160518"/>
    <w:rsid w:val="00162453"/>
    <w:rsid w:val="00162C53"/>
    <w:rsid w:val="00164D4F"/>
    <w:rsid w:val="001657EF"/>
    <w:rsid w:val="00166F46"/>
    <w:rsid w:val="001703CB"/>
    <w:rsid w:val="001711CA"/>
    <w:rsid w:val="00171BAA"/>
    <w:rsid w:val="00173038"/>
    <w:rsid w:val="00173227"/>
    <w:rsid w:val="001746DC"/>
    <w:rsid w:val="00175F4E"/>
    <w:rsid w:val="001763E7"/>
    <w:rsid w:val="001766B8"/>
    <w:rsid w:val="001771FE"/>
    <w:rsid w:val="00180A0D"/>
    <w:rsid w:val="00181CA9"/>
    <w:rsid w:val="00185F7C"/>
    <w:rsid w:val="001917F8"/>
    <w:rsid w:val="0019220E"/>
    <w:rsid w:val="001929B4"/>
    <w:rsid w:val="001933BA"/>
    <w:rsid w:val="001955E1"/>
    <w:rsid w:val="001A2B44"/>
    <w:rsid w:val="001A2C40"/>
    <w:rsid w:val="001A4B98"/>
    <w:rsid w:val="001A59E6"/>
    <w:rsid w:val="001A6585"/>
    <w:rsid w:val="001A768F"/>
    <w:rsid w:val="001B093C"/>
    <w:rsid w:val="001B2D19"/>
    <w:rsid w:val="001B6E9C"/>
    <w:rsid w:val="001B6F28"/>
    <w:rsid w:val="001B726D"/>
    <w:rsid w:val="001B75AE"/>
    <w:rsid w:val="001C1175"/>
    <w:rsid w:val="001C3B93"/>
    <w:rsid w:val="001C644D"/>
    <w:rsid w:val="001C6F37"/>
    <w:rsid w:val="001D0D1E"/>
    <w:rsid w:val="001D2BC6"/>
    <w:rsid w:val="001D4669"/>
    <w:rsid w:val="001D4FDE"/>
    <w:rsid w:val="001D5C34"/>
    <w:rsid w:val="001D66B5"/>
    <w:rsid w:val="001D680E"/>
    <w:rsid w:val="001E023F"/>
    <w:rsid w:val="001E1736"/>
    <w:rsid w:val="001E29A6"/>
    <w:rsid w:val="001E2F66"/>
    <w:rsid w:val="001E3893"/>
    <w:rsid w:val="001E6BC1"/>
    <w:rsid w:val="001F2E1D"/>
    <w:rsid w:val="001F4EBF"/>
    <w:rsid w:val="001F667A"/>
    <w:rsid w:val="001F6EE3"/>
    <w:rsid w:val="00200206"/>
    <w:rsid w:val="002018D2"/>
    <w:rsid w:val="002053F7"/>
    <w:rsid w:val="002067D0"/>
    <w:rsid w:val="00210A39"/>
    <w:rsid w:val="00210A9E"/>
    <w:rsid w:val="00210B97"/>
    <w:rsid w:val="00212BC5"/>
    <w:rsid w:val="00213ADA"/>
    <w:rsid w:val="00221068"/>
    <w:rsid w:val="00221D6F"/>
    <w:rsid w:val="00222AF6"/>
    <w:rsid w:val="0022390E"/>
    <w:rsid w:val="0022487E"/>
    <w:rsid w:val="00224AC0"/>
    <w:rsid w:val="00226559"/>
    <w:rsid w:val="00230ECF"/>
    <w:rsid w:val="00231225"/>
    <w:rsid w:val="00232EED"/>
    <w:rsid w:val="0023424A"/>
    <w:rsid w:val="0023449F"/>
    <w:rsid w:val="0023481C"/>
    <w:rsid w:val="00236AE3"/>
    <w:rsid w:val="00236E4A"/>
    <w:rsid w:val="002405C3"/>
    <w:rsid w:val="002411C1"/>
    <w:rsid w:val="0024259E"/>
    <w:rsid w:val="00242FB2"/>
    <w:rsid w:val="00243604"/>
    <w:rsid w:val="002447A9"/>
    <w:rsid w:val="00246830"/>
    <w:rsid w:val="002471BA"/>
    <w:rsid w:val="00250AD4"/>
    <w:rsid w:val="00252437"/>
    <w:rsid w:val="00252C12"/>
    <w:rsid w:val="00252E2A"/>
    <w:rsid w:val="00253B1F"/>
    <w:rsid w:val="00255E48"/>
    <w:rsid w:val="00256737"/>
    <w:rsid w:val="00262441"/>
    <w:rsid w:val="00263239"/>
    <w:rsid w:val="002637CE"/>
    <w:rsid w:val="002644C9"/>
    <w:rsid w:val="00264659"/>
    <w:rsid w:val="00264D7C"/>
    <w:rsid w:val="0027212F"/>
    <w:rsid w:val="00272D3B"/>
    <w:rsid w:val="00274235"/>
    <w:rsid w:val="00274E2E"/>
    <w:rsid w:val="002775F7"/>
    <w:rsid w:val="0028056A"/>
    <w:rsid w:val="0028392B"/>
    <w:rsid w:val="00285252"/>
    <w:rsid w:val="00285F63"/>
    <w:rsid w:val="00286AC9"/>
    <w:rsid w:val="00287E6F"/>
    <w:rsid w:val="002912BC"/>
    <w:rsid w:val="0029184B"/>
    <w:rsid w:val="0029275B"/>
    <w:rsid w:val="00294D92"/>
    <w:rsid w:val="00295346"/>
    <w:rsid w:val="00295D45"/>
    <w:rsid w:val="002A1B5E"/>
    <w:rsid w:val="002A28A5"/>
    <w:rsid w:val="002A3B84"/>
    <w:rsid w:val="002A4979"/>
    <w:rsid w:val="002A63E3"/>
    <w:rsid w:val="002A6A8A"/>
    <w:rsid w:val="002B119C"/>
    <w:rsid w:val="002B12AD"/>
    <w:rsid w:val="002B4C92"/>
    <w:rsid w:val="002B6F14"/>
    <w:rsid w:val="002B79E6"/>
    <w:rsid w:val="002C05D3"/>
    <w:rsid w:val="002C267A"/>
    <w:rsid w:val="002C39A4"/>
    <w:rsid w:val="002C574A"/>
    <w:rsid w:val="002D461B"/>
    <w:rsid w:val="002D6CED"/>
    <w:rsid w:val="002D7B96"/>
    <w:rsid w:val="002E166E"/>
    <w:rsid w:val="002E18BE"/>
    <w:rsid w:val="002E18C2"/>
    <w:rsid w:val="002E570F"/>
    <w:rsid w:val="002F0FA9"/>
    <w:rsid w:val="002F107E"/>
    <w:rsid w:val="002F1C96"/>
    <w:rsid w:val="002F3EE2"/>
    <w:rsid w:val="002F3F33"/>
    <w:rsid w:val="002F4A03"/>
    <w:rsid w:val="002F4E2D"/>
    <w:rsid w:val="002F7289"/>
    <w:rsid w:val="00302B6A"/>
    <w:rsid w:val="00302D46"/>
    <w:rsid w:val="00303A88"/>
    <w:rsid w:val="00305648"/>
    <w:rsid w:val="00305D85"/>
    <w:rsid w:val="00306F09"/>
    <w:rsid w:val="003111D0"/>
    <w:rsid w:val="00311203"/>
    <w:rsid w:val="003116B3"/>
    <w:rsid w:val="0031187C"/>
    <w:rsid w:val="00311E8B"/>
    <w:rsid w:val="00312731"/>
    <w:rsid w:val="00314600"/>
    <w:rsid w:val="00314A50"/>
    <w:rsid w:val="0031708E"/>
    <w:rsid w:val="00320022"/>
    <w:rsid w:val="00320712"/>
    <w:rsid w:val="00320BCA"/>
    <w:rsid w:val="00321326"/>
    <w:rsid w:val="00321E9E"/>
    <w:rsid w:val="003231F2"/>
    <w:rsid w:val="0032418F"/>
    <w:rsid w:val="003248CD"/>
    <w:rsid w:val="00324E9D"/>
    <w:rsid w:val="00325229"/>
    <w:rsid w:val="0033024D"/>
    <w:rsid w:val="00330762"/>
    <w:rsid w:val="00330D70"/>
    <w:rsid w:val="00330F90"/>
    <w:rsid w:val="003331DB"/>
    <w:rsid w:val="00334756"/>
    <w:rsid w:val="00336617"/>
    <w:rsid w:val="003368B5"/>
    <w:rsid w:val="00336BD9"/>
    <w:rsid w:val="0033711E"/>
    <w:rsid w:val="003422DD"/>
    <w:rsid w:val="003436A4"/>
    <w:rsid w:val="003443D3"/>
    <w:rsid w:val="003445FA"/>
    <w:rsid w:val="00351B28"/>
    <w:rsid w:val="00353E78"/>
    <w:rsid w:val="00354499"/>
    <w:rsid w:val="00354755"/>
    <w:rsid w:val="0035661D"/>
    <w:rsid w:val="003570F9"/>
    <w:rsid w:val="003575F6"/>
    <w:rsid w:val="00357AC0"/>
    <w:rsid w:val="00361993"/>
    <w:rsid w:val="003622DB"/>
    <w:rsid w:val="00362307"/>
    <w:rsid w:val="00362355"/>
    <w:rsid w:val="003634AF"/>
    <w:rsid w:val="003647A9"/>
    <w:rsid w:val="00365417"/>
    <w:rsid w:val="00367CE3"/>
    <w:rsid w:val="00367FD3"/>
    <w:rsid w:val="00371867"/>
    <w:rsid w:val="003726E0"/>
    <w:rsid w:val="00372FD0"/>
    <w:rsid w:val="0037319E"/>
    <w:rsid w:val="00377218"/>
    <w:rsid w:val="00381C85"/>
    <w:rsid w:val="0038487B"/>
    <w:rsid w:val="003857E4"/>
    <w:rsid w:val="0038795E"/>
    <w:rsid w:val="00392244"/>
    <w:rsid w:val="00395D12"/>
    <w:rsid w:val="003970BC"/>
    <w:rsid w:val="00397E7C"/>
    <w:rsid w:val="003A0137"/>
    <w:rsid w:val="003A256A"/>
    <w:rsid w:val="003A3387"/>
    <w:rsid w:val="003A4D14"/>
    <w:rsid w:val="003A63A3"/>
    <w:rsid w:val="003A6B88"/>
    <w:rsid w:val="003A7323"/>
    <w:rsid w:val="003A78B4"/>
    <w:rsid w:val="003A7B0C"/>
    <w:rsid w:val="003B0966"/>
    <w:rsid w:val="003B0CEC"/>
    <w:rsid w:val="003B109F"/>
    <w:rsid w:val="003B2404"/>
    <w:rsid w:val="003B26D6"/>
    <w:rsid w:val="003B460C"/>
    <w:rsid w:val="003B6951"/>
    <w:rsid w:val="003B7022"/>
    <w:rsid w:val="003C014E"/>
    <w:rsid w:val="003C172B"/>
    <w:rsid w:val="003C194F"/>
    <w:rsid w:val="003C23CA"/>
    <w:rsid w:val="003C5314"/>
    <w:rsid w:val="003C593A"/>
    <w:rsid w:val="003C7912"/>
    <w:rsid w:val="003D043C"/>
    <w:rsid w:val="003D05DA"/>
    <w:rsid w:val="003D124A"/>
    <w:rsid w:val="003D2969"/>
    <w:rsid w:val="003D3537"/>
    <w:rsid w:val="003D4D4F"/>
    <w:rsid w:val="003D585F"/>
    <w:rsid w:val="003D6C0C"/>
    <w:rsid w:val="003D71D5"/>
    <w:rsid w:val="003D7529"/>
    <w:rsid w:val="003D7E97"/>
    <w:rsid w:val="003E07FD"/>
    <w:rsid w:val="003E2B16"/>
    <w:rsid w:val="003E42D1"/>
    <w:rsid w:val="003E6923"/>
    <w:rsid w:val="003E779C"/>
    <w:rsid w:val="003F0068"/>
    <w:rsid w:val="003F1E96"/>
    <w:rsid w:val="003F7577"/>
    <w:rsid w:val="00400310"/>
    <w:rsid w:val="0040049B"/>
    <w:rsid w:val="00400E04"/>
    <w:rsid w:val="00402152"/>
    <w:rsid w:val="00404B9F"/>
    <w:rsid w:val="004053B6"/>
    <w:rsid w:val="0040549C"/>
    <w:rsid w:val="0040610A"/>
    <w:rsid w:val="00411647"/>
    <w:rsid w:val="00415300"/>
    <w:rsid w:val="00415A92"/>
    <w:rsid w:val="0041690B"/>
    <w:rsid w:val="00417496"/>
    <w:rsid w:val="00420F8B"/>
    <w:rsid w:val="00421BBF"/>
    <w:rsid w:val="00421FA8"/>
    <w:rsid w:val="004238B9"/>
    <w:rsid w:val="00424200"/>
    <w:rsid w:val="00424215"/>
    <w:rsid w:val="00425F08"/>
    <w:rsid w:val="0042778D"/>
    <w:rsid w:val="00430005"/>
    <w:rsid w:val="0043045D"/>
    <w:rsid w:val="00431252"/>
    <w:rsid w:val="00431D4F"/>
    <w:rsid w:val="00432459"/>
    <w:rsid w:val="00434E07"/>
    <w:rsid w:val="00436356"/>
    <w:rsid w:val="004369A6"/>
    <w:rsid w:val="00440BEF"/>
    <w:rsid w:val="00440EA2"/>
    <w:rsid w:val="0044193C"/>
    <w:rsid w:val="0044586A"/>
    <w:rsid w:val="00447DF2"/>
    <w:rsid w:val="00450541"/>
    <w:rsid w:val="00450FE7"/>
    <w:rsid w:val="00451A47"/>
    <w:rsid w:val="00451D36"/>
    <w:rsid w:val="00453983"/>
    <w:rsid w:val="00453D69"/>
    <w:rsid w:val="00455757"/>
    <w:rsid w:val="004579F1"/>
    <w:rsid w:val="00461396"/>
    <w:rsid w:val="00461510"/>
    <w:rsid w:val="004621D0"/>
    <w:rsid w:val="00462D42"/>
    <w:rsid w:val="004637BA"/>
    <w:rsid w:val="00464ED1"/>
    <w:rsid w:val="00471E4D"/>
    <w:rsid w:val="004731F6"/>
    <w:rsid w:val="004736AF"/>
    <w:rsid w:val="004800AF"/>
    <w:rsid w:val="00480A63"/>
    <w:rsid w:val="00481A3C"/>
    <w:rsid w:val="00481C22"/>
    <w:rsid w:val="00483194"/>
    <w:rsid w:val="0048328A"/>
    <w:rsid w:val="0048360A"/>
    <w:rsid w:val="0048406C"/>
    <w:rsid w:val="00485B79"/>
    <w:rsid w:val="00485D07"/>
    <w:rsid w:val="00486DFF"/>
    <w:rsid w:val="0048712D"/>
    <w:rsid w:val="004900F5"/>
    <w:rsid w:val="0049018D"/>
    <w:rsid w:val="00490261"/>
    <w:rsid w:val="004946AD"/>
    <w:rsid w:val="004953BB"/>
    <w:rsid w:val="00496329"/>
    <w:rsid w:val="00497FEF"/>
    <w:rsid w:val="004A060E"/>
    <w:rsid w:val="004A2318"/>
    <w:rsid w:val="004A5288"/>
    <w:rsid w:val="004A60A6"/>
    <w:rsid w:val="004A7DCC"/>
    <w:rsid w:val="004B0586"/>
    <w:rsid w:val="004B1F6A"/>
    <w:rsid w:val="004B2636"/>
    <w:rsid w:val="004B26A7"/>
    <w:rsid w:val="004B2E73"/>
    <w:rsid w:val="004B35A7"/>
    <w:rsid w:val="004B3F22"/>
    <w:rsid w:val="004B721B"/>
    <w:rsid w:val="004C00CC"/>
    <w:rsid w:val="004C0808"/>
    <w:rsid w:val="004C1E5D"/>
    <w:rsid w:val="004C2322"/>
    <w:rsid w:val="004C359B"/>
    <w:rsid w:val="004C6071"/>
    <w:rsid w:val="004C6A48"/>
    <w:rsid w:val="004D1EA6"/>
    <w:rsid w:val="004D276A"/>
    <w:rsid w:val="004D4227"/>
    <w:rsid w:val="004D554D"/>
    <w:rsid w:val="004D5A45"/>
    <w:rsid w:val="004D6622"/>
    <w:rsid w:val="004D6768"/>
    <w:rsid w:val="004D6A0F"/>
    <w:rsid w:val="004D748C"/>
    <w:rsid w:val="004E035E"/>
    <w:rsid w:val="004E0FB7"/>
    <w:rsid w:val="004E1100"/>
    <w:rsid w:val="004E187B"/>
    <w:rsid w:val="004E1D33"/>
    <w:rsid w:val="004E1EE8"/>
    <w:rsid w:val="004E2F4B"/>
    <w:rsid w:val="004E3093"/>
    <w:rsid w:val="004E34D6"/>
    <w:rsid w:val="004E38DF"/>
    <w:rsid w:val="004E53BA"/>
    <w:rsid w:val="004E6475"/>
    <w:rsid w:val="004E7812"/>
    <w:rsid w:val="004E795F"/>
    <w:rsid w:val="004F01A7"/>
    <w:rsid w:val="004F6647"/>
    <w:rsid w:val="004F6B8F"/>
    <w:rsid w:val="004F78E7"/>
    <w:rsid w:val="00500B85"/>
    <w:rsid w:val="00501F65"/>
    <w:rsid w:val="00503AB1"/>
    <w:rsid w:val="00505478"/>
    <w:rsid w:val="0050558D"/>
    <w:rsid w:val="00505D4F"/>
    <w:rsid w:val="00506CB9"/>
    <w:rsid w:val="00506F8D"/>
    <w:rsid w:val="0051193A"/>
    <w:rsid w:val="00511ED4"/>
    <w:rsid w:val="005136E2"/>
    <w:rsid w:val="00513B16"/>
    <w:rsid w:val="00513B58"/>
    <w:rsid w:val="00514940"/>
    <w:rsid w:val="00515D15"/>
    <w:rsid w:val="00515DE3"/>
    <w:rsid w:val="00523B28"/>
    <w:rsid w:val="00525974"/>
    <w:rsid w:val="0052720C"/>
    <w:rsid w:val="00532605"/>
    <w:rsid w:val="0053416F"/>
    <w:rsid w:val="0053449D"/>
    <w:rsid w:val="00535BA6"/>
    <w:rsid w:val="00537620"/>
    <w:rsid w:val="00541BCE"/>
    <w:rsid w:val="00542CBC"/>
    <w:rsid w:val="0054471A"/>
    <w:rsid w:val="00544CE6"/>
    <w:rsid w:val="00544D38"/>
    <w:rsid w:val="005466E5"/>
    <w:rsid w:val="005469B6"/>
    <w:rsid w:val="0054796D"/>
    <w:rsid w:val="00547DDB"/>
    <w:rsid w:val="00551D54"/>
    <w:rsid w:val="00551D5C"/>
    <w:rsid w:val="0055514A"/>
    <w:rsid w:val="00557DB4"/>
    <w:rsid w:val="00561226"/>
    <w:rsid w:val="00561B10"/>
    <w:rsid w:val="00563127"/>
    <w:rsid w:val="00563AB7"/>
    <w:rsid w:val="00563EBD"/>
    <w:rsid w:val="005648B4"/>
    <w:rsid w:val="00565234"/>
    <w:rsid w:val="00565B07"/>
    <w:rsid w:val="00567339"/>
    <w:rsid w:val="0056733F"/>
    <w:rsid w:val="00567FB7"/>
    <w:rsid w:val="0057026F"/>
    <w:rsid w:val="0057211E"/>
    <w:rsid w:val="00572BF1"/>
    <w:rsid w:val="00572DA5"/>
    <w:rsid w:val="00574685"/>
    <w:rsid w:val="00574C7B"/>
    <w:rsid w:val="00575393"/>
    <w:rsid w:val="00575A05"/>
    <w:rsid w:val="005767BA"/>
    <w:rsid w:val="00576BCA"/>
    <w:rsid w:val="00577328"/>
    <w:rsid w:val="00577443"/>
    <w:rsid w:val="005775BA"/>
    <w:rsid w:val="005806A9"/>
    <w:rsid w:val="005816D2"/>
    <w:rsid w:val="005823EE"/>
    <w:rsid w:val="00585521"/>
    <w:rsid w:val="0058577D"/>
    <w:rsid w:val="00586BF9"/>
    <w:rsid w:val="00586CE6"/>
    <w:rsid w:val="00590077"/>
    <w:rsid w:val="00590E0C"/>
    <w:rsid w:val="0059151E"/>
    <w:rsid w:val="00592095"/>
    <w:rsid w:val="00594E23"/>
    <w:rsid w:val="005950A6"/>
    <w:rsid w:val="005978F3"/>
    <w:rsid w:val="0059797A"/>
    <w:rsid w:val="005A0575"/>
    <w:rsid w:val="005A25B6"/>
    <w:rsid w:val="005A2B15"/>
    <w:rsid w:val="005A2F6F"/>
    <w:rsid w:val="005A5182"/>
    <w:rsid w:val="005A5E76"/>
    <w:rsid w:val="005A62F9"/>
    <w:rsid w:val="005A63E0"/>
    <w:rsid w:val="005B009A"/>
    <w:rsid w:val="005B125E"/>
    <w:rsid w:val="005B1600"/>
    <w:rsid w:val="005B21F9"/>
    <w:rsid w:val="005B2D71"/>
    <w:rsid w:val="005B2F50"/>
    <w:rsid w:val="005C1719"/>
    <w:rsid w:val="005C1A55"/>
    <w:rsid w:val="005C2F1D"/>
    <w:rsid w:val="005C3589"/>
    <w:rsid w:val="005C433D"/>
    <w:rsid w:val="005C47B5"/>
    <w:rsid w:val="005C6084"/>
    <w:rsid w:val="005D0DB8"/>
    <w:rsid w:val="005D1539"/>
    <w:rsid w:val="005D1661"/>
    <w:rsid w:val="005D3A32"/>
    <w:rsid w:val="005D5FA5"/>
    <w:rsid w:val="005D6689"/>
    <w:rsid w:val="005E0D72"/>
    <w:rsid w:val="005E1DEF"/>
    <w:rsid w:val="005E1FF1"/>
    <w:rsid w:val="005E2610"/>
    <w:rsid w:val="005E294F"/>
    <w:rsid w:val="005E3B4E"/>
    <w:rsid w:val="005F0456"/>
    <w:rsid w:val="005F1893"/>
    <w:rsid w:val="005F2530"/>
    <w:rsid w:val="005F396D"/>
    <w:rsid w:val="005F3A5C"/>
    <w:rsid w:val="005F4616"/>
    <w:rsid w:val="005F47D8"/>
    <w:rsid w:val="005F4A51"/>
    <w:rsid w:val="005F4E67"/>
    <w:rsid w:val="005F5414"/>
    <w:rsid w:val="005F5C29"/>
    <w:rsid w:val="005F7767"/>
    <w:rsid w:val="005F7A87"/>
    <w:rsid w:val="00600FAC"/>
    <w:rsid w:val="00604048"/>
    <w:rsid w:val="006044AA"/>
    <w:rsid w:val="00605052"/>
    <w:rsid w:val="00610A01"/>
    <w:rsid w:val="00610F62"/>
    <w:rsid w:val="00615C82"/>
    <w:rsid w:val="006163B4"/>
    <w:rsid w:val="006209F7"/>
    <w:rsid w:val="00623174"/>
    <w:rsid w:val="0062399A"/>
    <w:rsid w:val="00624FE5"/>
    <w:rsid w:val="006309FF"/>
    <w:rsid w:val="00630B05"/>
    <w:rsid w:val="0063224A"/>
    <w:rsid w:val="0063277E"/>
    <w:rsid w:val="00634FA1"/>
    <w:rsid w:val="00637084"/>
    <w:rsid w:val="00637430"/>
    <w:rsid w:val="00637EB2"/>
    <w:rsid w:val="00637F87"/>
    <w:rsid w:val="00641BD6"/>
    <w:rsid w:val="00643A8F"/>
    <w:rsid w:val="00643AF9"/>
    <w:rsid w:val="00643C94"/>
    <w:rsid w:val="00643E0C"/>
    <w:rsid w:val="0064609B"/>
    <w:rsid w:val="006467BD"/>
    <w:rsid w:val="00646FD3"/>
    <w:rsid w:val="00651854"/>
    <w:rsid w:val="006525C2"/>
    <w:rsid w:val="00655633"/>
    <w:rsid w:val="00661200"/>
    <w:rsid w:val="00663461"/>
    <w:rsid w:val="00665538"/>
    <w:rsid w:val="00671241"/>
    <w:rsid w:val="00672106"/>
    <w:rsid w:val="006721D5"/>
    <w:rsid w:val="00676E75"/>
    <w:rsid w:val="00681497"/>
    <w:rsid w:val="00681801"/>
    <w:rsid w:val="00682009"/>
    <w:rsid w:val="006835F8"/>
    <w:rsid w:val="00685521"/>
    <w:rsid w:val="00685C25"/>
    <w:rsid w:val="00686449"/>
    <w:rsid w:val="00686ED6"/>
    <w:rsid w:val="00690065"/>
    <w:rsid w:val="00690078"/>
    <w:rsid w:val="0069226C"/>
    <w:rsid w:val="00693464"/>
    <w:rsid w:val="00695735"/>
    <w:rsid w:val="00695A08"/>
    <w:rsid w:val="00695B01"/>
    <w:rsid w:val="0069639D"/>
    <w:rsid w:val="00696F45"/>
    <w:rsid w:val="006A0494"/>
    <w:rsid w:val="006A1329"/>
    <w:rsid w:val="006A1F1C"/>
    <w:rsid w:val="006A419C"/>
    <w:rsid w:val="006A4678"/>
    <w:rsid w:val="006A4C51"/>
    <w:rsid w:val="006A6415"/>
    <w:rsid w:val="006B00CB"/>
    <w:rsid w:val="006B2241"/>
    <w:rsid w:val="006B25E2"/>
    <w:rsid w:val="006B2DC6"/>
    <w:rsid w:val="006B3F3D"/>
    <w:rsid w:val="006B4B09"/>
    <w:rsid w:val="006B4C53"/>
    <w:rsid w:val="006B662E"/>
    <w:rsid w:val="006B69CB"/>
    <w:rsid w:val="006B6AA6"/>
    <w:rsid w:val="006C0130"/>
    <w:rsid w:val="006C142D"/>
    <w:rsid w:val="006C16C3"/>
    <w:rsid w:val="006C2512"/>
    <w:rsid w:val="006C32A3"/>
    <w:rsid w:val="006C528C"/>
    <w:rsid w:val="006D2496"/>
    <w:rsid w:val="006D2B94"/>
    <w:rsid w:val="006D2E0A"/>
    <w:rsid w:val="006D3E74"/>
    <w:rsid w:val="006D5817"/>
    <w:rsid w:val="006E0AD3"/>
    <w:rsid w:val="006E1439"/>
    <w:rsid w:val="006E1562"/>
    <w:rsid w:val="006E1603"/>
    <w:rsid w:val="006E2424"/>
    <w:rsid w:val="006E3D4D"/>
    <w:rsid w:val="006E784D"/>
    <w:rsid w:val="006E7AE4"/>
    <w:rsid w:val="006F0009"/>
    <w:rsid w:val="006F000A"/>
    <w:rsid w:val="006F16D2"/>
    <w:rsid w:val="006F188C"/>
    <w:rsid w:val="006F20ED"/>
    <w:rsid w:val="006F254D"/>
    <w:rsid w:val="006F2773"/>
    <w:rsid w:val="006F6369"/>
    <w:rsid w:val="006F7148"/>
    <w:rsid w:val="006F7C65"/>
    <w:rsid w:val="00700CA5"/>
    <w:rsid w:val="00701204"/>
    <w:rsid w:val="007028FA"/>
    <w:rsid w:val="00705A7A"/>
    <w:rsid w:val="00706D88"/>
    <w:rsid w:val="00706E70"/>
    <w:rsid w:val="007132A4"/>
    <w:rsid w:val="00713F02"/>
    <w:rsid w:val="0071489C"/>
    <w:rsid w:val="007158F0"/>
    <w:rsid w:val="007164A7"/>
    <w:rsid w:val="00716F8B"/>
    <w:rsid w:val="00720698"/>
    <w:rsid w:val="00720A8C"/>
    <w:rsid w:val="00725BDF"/>
    <w:rsid w:val="007276EC"/>
    <w:rsid w:val="00727BBF"/>
    <w:rsid w:val="00727D28"/>
    <w:rsid w:val="0073058B"/>
    <w:rsid w:val="0073405E"/>
    <w:rsid w:val="007340F8"/>
    <w:rsid w:val="00735FD4"/>
    <w:rsid w:val="007401E1"/>
    <w:rsid w:val="007402A6"/>
    <w:rsid w:val="0074120D"/>
    <w:rsid w:val="0074256C"/>
    <w:rsid w:val="00743862"/>
    <w:rsid w:val="0074462A"/>
    <w:rsid w:val="007509C2"/>
    <w:rsid w:val="00750C0C"/>
    <w:rsid w:val="007530C1"/>
    <w:rsid w:val="00753705"/>
    <w:rsid w:val="0075371B"/>
    <w:rsid w:val="0075383E"/>
    <w:rsid w:val="007544BC"/>
    <w:rsid w:val="00754879"/>
    <w:rsid w:val="00756205"/>
    <w:rsid w:val="007600D9"/>
    <w:rsid w:val="00760B85"/>
    <w:rsid w:val="007622FC"/>
    <w:rsid w:val="007625E6"/>
    <w:rsid w:val="00762A45"/>
    <w:rsid w:val="00762B07"/>
    <w:rsid w:val="00762C15"/>
    <w:rsid w:val="00764BAE"/>
    <w:rsid w:val="00766352"/>
    <w:rsid w:val="007668C0"/>
    <w:rsid w:val="00770A0C"/>
    <w:rsid w:val="00771EA8"/>
    <w:rsid w:val="007727F2"/>
    <w:rsid w:val="00775B2A"/>
    <w:rsid w:val="0077629D"/>
    <w:rsid w:val="00782E40"/>
    <w:rsid w:val="00786512"/>
    <w:rsid w:val="00787EC1"/>
    <w:rsid w:val="00787F55"/>
    <w:rsid w:val="00791198"/>
    <w:rsid w:val="00791808"/>
    <w:rsid w:val="00792576"/>
    <w:rsid w:val="00793C52"/>
    <w:rsid w:val="00793F70"/>
    <w:rsid w:val="007944EB"/>
    <w:rsid w:val="00794BA5"/>
    <w:rsid w:val="00796F71"/>
    <w:rsid w:val="007975B9"/>
    <w:rsid w:val="007A0F49"/>
    <w:rsid w:val="007A1784"/>
    <w:rsid w:val="007A18B3"/>
    <w:rsid w:val="007A1C37"/>
    <w:rsid w:val="007A2648"/>
    <w:rsid w:val="007A2C90"/>
    <w:rsid w:val="007A43DE"/>
    <w:rsid w:val="007A5370"/>
    <w:rsid w:val="007A55EE"/>
    <w:rsid w:val="007A5853"/>
    <w:rsid w:val="007A5B9C"/>
    <w:rsid w:val="007A658C"/>
    <w:rsid w:val="007A6EA8"/>
    <w:rsid w:val="007B08BD"/>
    <w:rsid w:val="007B42B3"/>
    <w:rsid w:val="007B61AB"/>
    <w:rsid w:val="007B64F4"/>
    <w:rsid w:val="007C1294"/>
    <w:rsid w:val="007C1CD0"/>
    <w:rsid w:val="007C3A1C"/>
    <w:rsid w:val="007C4684"/>
    <w:rsid w:val="007C46DC"/>
    <w:rsid w:val="007C642E"/>
    <w:rsid w:val="007D01E6"/>
    <w:rsid w:val="007D24DC"/>
    <w:rsid w:val="007D270A"/>
    <w:rsid w:val="007D3897"/>
    <w:rsid w:val="007D39E5"/>
    <w:rsid w:val="007E03DC"/>
    <w:rsid w:val="007E1089"/>
    <w:rsid w:val="007E4628"/>
    <w:rsid w:val="007E5B90"/>
    <w:rsid w:val="007E66FC"/>
    <w:rsid w:val="007E6C9F"/>
    <w:rsid w:val="007E78D3"/>
    <w:rsid w:val="007F080B"/>
    <w:rsid w:val="007F336B"/>
    <w:rsid w:val="007F3E4D"/>
    <w:rsid w:val="007F516A"/>
    <w:rsid w:val="007F5ED5"/>
    <w:rsid w:val="007F633F"/>
    <w:rsid w:val="007F73C2"/>
    <w:rsid w:val="008004E7"/>
    <w:rsid w:val="00800B92"/>
    <w:rsid w:val="0080175B"/>
    <w:rsid w:val="00801B77"/>
    <w:rsid w:val="008040AC"/>
    <w:rsid w:val="0080470B"/>
    <w:rsid w:val="0080471A"/>
    <w:rsid w:val="00805FD5"/>
    <w:rsid w:val="008101A6"/>
    <w:rsid w:val="00811208"/>
    <w:rsid w:val="00811389"/>
    <w:rsid w:val="0081271E"/>
    <w:rsid w:val="00813CF9"/>
    <w:rsid w:val="0081656A"/>
    <w:rsid w:val="008208BB"/>
    <w:rsid w:val="0082120E"/>
    <w:rsid w:val="008243BD"/>
    <w:rsid w:val="0082671F"/>
    <w:rsid w:val="00827527"/>
    <w:rsid w:val="00827FC9"/>
    <w:rsid w:val="00830DAB"/>
    <w:rsid w:val="00832703"/>
    <w:rsid w:val="00832C76"/>
    <w:rsid w:val="00832FCF"/>
    <w:rsid w:val="00833360"/>
    <w:rsid w:val="008401B8"/>
    <w:rsid w:val="00840CE3"/>
    <w:rsid w:val="00841EE5"/>
    <w:rsid w:val="0084200C"/>
    <w:rsid w:val="00842FE5"/>
    <w:rsid w:val="0084304F"/>
    <w:rsid w:val="00843AEA"/>
    <w:rsid w:val="00843FAC"/>
    <w:rsid w:val="00845185"/>
    <w:rsid w:val="0084539F"/>
    <w:rsid w:val="00847791"/>
    <w:rsid w:val="0085003E"/>
    <w:rsid w:val="0085108B"/>
    <w:rsid w:val="0085330A"/>
    <w:rsid w:val="00853F5F"/>
    <w:rsid w:val="00854C03"/>
    <w:rsid w:val="00857252"/>
    <w:rsid w:val="00857DF7"/>
    <w:rsid w:val="00860A00"/>
    <w:rsid w:val="00860E8A"/>
    <w:rsid w:val="00861C7D"/>
    <w:rsid w:val="008660DE"/>
    <w:rsid w:val="00866A7D"/>
    <w:rsid w:val="008670E6"/>
    <w:rsid w:val="0087022A"/>
    <w:rsid w:val="00870867"/>
    <w:rsid w:val="008726AC"/>
    <w:rsid w:val="00877090"/>
    <w:rsid w:val="0088046E"/>
    <w:rsid w:val="00883746"/>
    <w:rsid w:val="00885241"/>
    <w:rsid w:val="00891093"/>
    <w:rsid w:val="00891701"/>
    <w:rsid w:val="00893737"/>
    <w:rsid w:val="00895EA3"/>
    <w:rsid w:val="0089637D"/>
    <w:rsid w:val="0089776D"/>
    <w:rsid w:val="008A0D93"/>
    <w:rsid w:val="008A142D"/>
    <w:rsid w:val="008A35D0"/>
    <w:rsid w:val="008A594A"/>
    <w:rsid w:val="008A6A46"/>
    <w:rsid w:val="008B3294"/>
    <w:rsid w:val="008B3C2D"/>
    <w:rsid w:val="008B6377"/>
    <w:rsid w:val="008B6FD7"/>
    <w:rsid w:val="008C021C"/>
    <w:rsid w:val="008C101B"/>
    <w:rsid w:val="008C13CE"/>
    <w:rsid w:val="008C32E9"/>
    <w:rsid w:val="008C5151"/>
    <w:rsid w:val="008C7443"/>
    <w:rsid w:val="008D0865"/>
    <w:rsid w:val="008D0A34"/>
    <w:rsid w:val="008D1341"/>
    <w:rsid w:val="008D5718"/>
    <w:rsid w:val="008E15BB"/>
    <w:rsid w:val="008E1D14"/>
    <w:rsid w:val="008E4765"/>
    <w:rsid w:val="008E519C"/>
    <w:rsid w:val="008E6AEB"/>
    <w:rsid w:val="008E6D8A"/>
    <w:rsid w:val="008F097A"/>
    <w:rsid w:val="008F1402"/>
    <w:rsid w:val="008F2077"/>
    <w:rsid w:val="008F28D7"/>
    <w:rsid w:val="008F35D8"/>
    <w:rsid w:val="008F5BE9"/>
    <w:rsid w:val="008F69F2"/>
    <w:rsid w:val="008F7253"/>
    <w:rsid w:val="008F75F6"/>
    <w:rsid w:val="009019C0"/>
    <w:rsid w:val="00902974"/>
    <w:rsid w:val="0090580E"/>
    <w:rsid w:val="00911389"/>
    <w:rsid w:val="0091150A"/>
    <w:rsid w:val="009118B0"/>
    <w:rsid w:val="00911FC0"/>
    <w:rsid w:val="00914697"/>
    <w:rsid w:val="00914995"/>
    <w:rsid w:val="00915B50"/>
    <w:rsid w:val="00916224"/>
    <w:rsid w:val="00921EDD"/>
    <w:rsid w:val="009222F2"/>
    <w:rsid w:val="00925B41"/>
    <w:rsid w:val="00926BFC"/>
    <w:rsid w:val="009306E8"/>
    <w:rsid w:val="00930D66"/>
    <w:rsid w:val="0093109D"/>
    <w:rsid w:val="009310DF"/>
    <w:rsid w:val="009316C2"/>
    <w:rsid w:val="00931A41"/>
    <w:rsid w:val="00931D74"/>
    <w:rsid w:val="009324D6"/>
    <w:rsid w:val="00935D7A"/>
    <w:rsid w:val="00936F07"/>
    <w:rsid w:val="00940352"/>
    <w:rsid w:val="00940900"/>
    <w:rsid w:val="00941851"/>
    <w:rsid w:val="00941B76"/>
    <w:rsid w:val="00941D0C"/>
    <w:rsid w:val="00943E0E"/>
    <w:rsid w:val="00945333"/>
    <w:rsid w:val="00951277"/>
    <w:rsid w:val="0095178B"/>
    <w:rsid w:val="00953477"/>
    <w:rsid w:val="00953DDF"/>
    <w:rsid w:val="00954560"/>
    <w:rsid w:val="00954E7D"/>
    <w:rsid w:val="00955794"/>
    <w:rsid w:val="00956ABE"/>
    <w:rsid w:val="00956EF2"/>
    <w:rsid w:val="0096108D"/>
    <w:rsid w:val="00961C0D"/>
    <w:rsid w:val="009636D4"/>
    <w:rsid w:val="00963E47"/>
    <w:rsid w:val="009648F4"/>
    <w:rsid w:val="00964B52"/>
    <w:rsid w:val="009650EC"/>
    <w:rsid w:val="009659FF"/>
    <w:rsid w:val="00966C26"/>
    <w:rsid w:val="009679CF"/>
    <w:rsid w:val="009705FD"/>
    <w:rsid w:val="00971077"/>
    <w:rsid w:val="00972DF8"/>
    <w:rsid w:val="00973A6A"/>
    <w:rsid w:val="00975073"/>
    <w:rsid w:val="009752AB"/>
    <w:rsid w:val="009761D7"/>
    <w:rsid w:val="00976770"/>
    <w:rsid w:val="00976DA4"/>
    <w:rsid w:val="009772A4"/>
    <w:rsid w:val="00977BFE"/>
    <w:rsid w:val="009820E1"/>
    <w:rsid w:val="00986737"/>
    <w:rsid w:val="00987492"/>
    <w:rsid w:val="00990DD3"/>
    <w:rsid w:val="009935B8"/>
    <w:rsid w:val="00995551"/>
    <w:rsid w:val="00995A09"/>
    <w:rsid w:val="009967A0"/>
    <w:rsid w:val="00997EC0"/>
    <w:rsid w:val="009A0474"/>
    <w:rsid w:val="009A5BAF"/>
    <w:rsid w:val="009A6C0F"/>
    <w:rsid w:val="009B1030"/>
    <w:rsid w:val="009B3EDA"/>
    <w:rsid w:val="009B51B0"/>
    <w:rsid w:val="009B5209"/>
    <w:rsid w:val="009B733F"/>
    <w:rsid w:val="009B7602"/>
    <w:rsid w:val="009C03B5"/>
    <w:rsid w:val="009C10ED"/>
    <w:rsid w:val="009C4A8B"/>
    <w:rsid w:val="009C5580"/>
    <w:rsid w:val="009C601A"/>
    <w:rsid w:val="009D0848"/>
    <w:rsid w:val="009D1FAD"/>
    <w:rsid w:val="009D3277"/>
    <w:rsid w:val="009D4892"/>
    <w:rsid w:val="009D5E47"/>
    <w:rsid w:val="009D6012"/>
    <w:rsid w:val="009E02E5"/>
    <w:rsid w:val="009E2605"/>
    <w:rsid w:val="009E43B3"/>
    <w:rsid w:val="009E4876"/>
    <w:rsid w:val="009E4964"/>
    <w:rsid w:val="009E4B87"/>
    <w:rsid w:val="009E5654"/>
    <w:rsid w:val="009F1D6B"/>
    <w:rsid w:val="009F2210"/>
    <w:rsid w:val="009F2BC1"/>
    <w:rsid w:val="009F3C18"/>
    <w:rsid w:val="009F3CCA"/>
    <w:rsid w:val="00A032DE"/>
    <w:rsid w:val="00A0396A"/>
    <w:rsid w:val="00A05AE5"/>
    <w:rsid w:val="00A06CE3"/>
    <w:rsid w:val="00A06F55"/>
    <w:rsid w:val="00A0737A"/>
    <w:rsid w:val="00A0766E"/>
    <w:rsid w:val="00A11522"/>
    <w:rsid w:val="00A12904"/>
    <w:rsid w:val="00A14361"/>
    <w:rsid w:val="00A15753"/>
    <w:rsid w:val="00A21E2E"/>
    <w:rsid w:val="00A234DE"/>
    <w:rsid w:val="00A236D4"/>
    <w:rsid w:val="00A23F5C"/>
    <w:rsid w:val="00A24750"/>
    <w:rsid w:val="00A25148"/>
    <w:rsid w:val="00A259C8"/>
    <w:rsid w:val="00A3374C"/>
    <w:rsid w:val="00A34384"/>
    <w:rsid w:val="00A34F4E"/>
    <w:rsid w:val="00A35010"/>
    <w:rsid w:val="00A362BF"/>
    <w:rsid w:val="00A36985"/>
    <w:rsid w:val="00A36FEA"/>
    <w:rsid w:val="00A37413"/>
    <w:rsid w:val="00A4046A"/>
    <w:rsid w:val="00A41D10"/>
    <w:rsid w:val="00A43A3A"/>
    <w:rsid w:val="00A44045"/>
    <w:rsid w:val="00A45EBA"/>
    <w:rsid w:val="00A473F9"/>
    <w:rsid w:val="00A5054E"/>
    <w:rsid w:val="00A52DF0"/>
    <w:rsid w:val="00A53213"/>
    <w:rsid w:val="00A554E1"/>
    <w:rsid w:val="00A56DE3"/>
    <w:rsid w:val="00A57F2A"/>
    <w:rsid w:val="00A601B1"/>
    <w:rsid w:val="00A62657"/>
    <w:rsid w:val="00A626C3"/>
    <w:rsid w:val="00A628CB"/>
    <w:rsid w:val="00A6350F"/>
    <w:rsid w:val="00A648C7"/>
    <w:rsid w:val="00A65555"/>
    <w:rsid w:val="00A66335"/>
    <w:rsid w:val="00A6730F"/>
    <w:rsid w:val="00A6790A"/>
    <w:rsid w:val="00A7166C"/>
    <w:rsid w:val="00A7197A"/>
    <w:rsid w:val="00A729DB"/>
    <w:rsid w:val="00A7318C"/>
    <w:rsid w:val="00A7436F"/>
    <w:rsid w:val="00A74CED"/>
    <w:rsid w:val="00A74DB6"/>
    <w:rsid w:val="00A75141"/>
    <w:rsid w:val="00A75F3B"/>
    <w:rsid w:val="00A800F8"/>
    <w:rsid w:val="00A8066D"/>
    <w:rsid w:val="00A807D8"/>
    <w:rsid w:val="00A8104E"/>
    <w:rsid w:val="00A82B46"/>
    <w:rsid w:val="00A836F7"/>
    <w:rsid w:val="00A84239"/>
    <w:rsid w:val="00A84A42"/>
    <w:rsid w:val="00A856EB"/>
    <w:rsid w:val="00A90174"/>
    <w:rsid w:val="00A91EB0"/>
    <w:rsid w:val="00A93760"/>
    <w:rsid w:val="00A93C52"/>
    <w:rsid w:val="00A9408A"/>
    <w:rsid w:val="00AA10F1"/>
    <w:rsid w:val="00AA3283"/>
    <w:rsid w:val="00AA5CCF"/>
    <w:rsid w:val="00AB0452"/>
    <w:rsid w:val="00AB1524"/>
    <w:rsid w:val="00AB3337"/>
    <w:rsid w:val="00AB3724"/>
    <w:rsid w:val="00AC01E4"/>
    <w:rsid w:val="00AC09AF"/>
    <w:rsid w:val="00AC1619"/>
    <w:rsid w:val="00AC1A7F"/>
    <w:rsid w:val="00AC20C1"/>
    <w:rsid w:val="00AC2454"/>
    <w:rsid w:val="00AC2DDA"/>
    <w:rsid w:val="00AC4ED9"/>
    <w:rsid w:val="00AC52E6"/>
    <w:rsid w:val="00AC588D"/>
    <w:rsid w:val="00AC7B34"/>
    <w:rsid w:val="00AD0B41"/>
    <w:rsid w:val="00AD706B"/>
    <w:rsid w:val="00AE01D3"/>
    <w:rsid w:val="00AE070E"/>
    <w:rsid w:val="00AE102C"/>
    <w:rsid w:val="00AE28DD"/>
    <w:rsid w:val="00AE400D"/>
    <w:rsid w:val="00AE41AA"/>
    <w:rsid w:val="00AE48DF"/>
    <w:rsid w:val="00AE5E35"/>
    <w:rsid w:val="00AE7748"/>
    <w:rsid w:val="00AF1157"/>
    <w:rsid w:val="00AF32F6"/>
    <w:rsid w:val="00AF3A29"/>
    <w:rsid w:val="00AF464B"/>
    <w:rsid w:val="00B044C3"/>
    <w:rsid w:val="00B067DE"/>
    <w:rsid w:val="00B07306"/>
    <w:rsid w:val="00B07E75"/>
    <w:rsid w:val="00B1273C"/>
    <w:rsid w:val="00B13E1D"/>
    <w:rsid w:val="00B14874"/>
    <w:rsid w:val="00B15DEC"/>
    <w:rsid w:val="00B2004E"/>
    <w:rsid w:val="00B2165C"/>
    <w:rsid w:val="00B21BFA"/>
    <w:rsid w:val="00B22A38"/>
    <w:rsid w:val="00B2556B"/>
    <w:rsid w:val="00B256EC"/>
    <w:rsid w:val="00B25992"/>
    <w:rsid w:val="00B32383"/>
    <w:rsid w:val="00B350F6"/>
    <w:rsid w:val="00B360C6"/>
    <w:rsid w:val="00B3615B"/>
    <w:rsid w:val="00B41610"/>
    <w:rsid w:val="00B450E3"/>
    <w:rsid w:val="00B453A2"/>
    <w:rsid w:val="00B45A6F"/>
    <w:rsid w:val="00B51844"/>
    <w:rsid w:val="00B5318F"/>
    <w:rsid w:val="00B54209"/>
    <w:rsid w:val="00B5551A"/>
    <w:rsid w:val="00B56C97"/>
    <w:rsid w:val="00B61996"/>
    <w:rsid w:val="00B63577"/>
    <w:rsid w:val="00B64AF6"/>
    <w:rsid w:val="00B65362"/>
    <w:rsid w:val="00B653C1"/>
    <w:rsid w:val="00B67BA9"/>
    <w:rsid w:val="00B706A0"/>
    <w:rsid w:val="00B70B29"/>
    <w:rsid w:val="00B70DE4"/>
    <w:rsid w:val="00B71453"/>
    <w:rsid w:val="00B725AD"/>
    <w:rsid w:val="00B73139"/>
    <w:rsid w:val="00B7319E"/>
    <w:rsid w:val="00B73367"/>
    <w:rsid w:val="00B74049"/>
    <w:rsid w:val="00B7417E"/>
    <w:rsid w:val="00B747BA"/>
    <w:rsid w:val="00B74D18"/>
    <w:rsid w:val="00B751F6"/>
    <w:rsid w:val="00B76A38"/>
    <w:rsid w:val="00B8192F"/>
    <w:rsid w:val="00B822F5"/>
    <w:rsid w:val="00B83641"/>
    <w:rsid w:val="00B84E75"/>
    <w:rsid w:val="00B914CF"/>
    <w:rsid w:val="00B92414"/>
    <w:rsid w:val="00B953EA"/>
    <w:rsid w:val="00B9610E"/>
    <w:rsid w:val="00BA1675"/>
    <w:rsid w:val="00BA3191"/>
    <w:rsid w:val="00BA3A2D"/>
    <w:rsid w:val="00BA4942"/>
    <w:rsid w:val="00BA775C"/>
    <w:rsid w:val="00BB7BDA"/>
    <w:rsid w:val="00BC214B"/>
    <w:rsid w:val="00BC2B34"/>
    <w:rsid w:val="00BC3288"/>
    <w:rsid w:val="00BC4FB1"/>
    <w:rsid w:val="00BC5BF4"/>
    <w:rsid w:val="00BC7BE9"/>
    <w:rsid w:val="00BD373E"/>
    <w:rsid w:val="00BD40D9"/>
    <w:rsid w:val="00BD49A2"/>
    <w:rsid w:val="00BD4D3C"/>
    <w:rsid w:val="00BD5E6D"/>
    <w:rsid w:val="00BD609E"/>
    <w:rsid w:val="00BD6B32"/>
    <w:rsid w:val="00BE0381"/>
    <w:rsid w:val="00BE22EE"/>
    <w:rsid w:val="00BE3BC5"/>
    <w:rsid w:val="00BE6EF3"/>
    <w:rsid w:val="00BE7AC0"/>
    <w:rsid w:val="00BF03EA"/>
    <w:rsid w:val="00BF1CCD"/>
    <w:rsid w:val="00BF1FE6"/>
    <w:rsid w:val="00BF2220"/>
    <w:rsid w:val="00BF259E"/>
    <w:rsid w:val="00BF2E0D"/>
    <w:rsid w:val="00BF5A1F"/>
    <w:rsid w:val="00BF6464"/>
    <w:rsid w:val="00BF74B0"/>
    <w:rsid w:val="00C0485D"/>
    <w:rsid w:val="00C05DD6"/>
    <w:rsid w:val="00C1082C"/>
    <w:rsid w:val="00C1191D"/>
    <w:rsid w:val="00C125CA"/>
    <w:rsid w:val="00C12AB9"/>
    <w:rsid w:val="00C1393D"/>
    <w:rsid w:val="00C13E6C"/>
    <w:rsid w:val="00C13F2C"/>
    <w:rsid w:val="00C1792A"/>
    <w:rsid w:val="00C208C3"/>
    <w:rsid w:val="00C231AC"/>
    <w:rsid w:val="00C241E3"/>
    <w:rsid w:val="00C249CC"/>
    <w:rsid w:val="00C25137"/>
    <w:rsid w:val="00C254A0"/>
    <w:rsid w:val="00C26816"/>
    <w:rsid w:val="00C279EC"/>
    <w:rsid w:val="00C31E37"/>
    <w:rsid w:val="00C31F22"/>
    <w:rsid w:val="00C32F93"/>
    <w:rsid w:val="00C356AA"/>
    <w:rsid w:val="00C42C0C"/>
    <w:rsid w:val="00C43AFF"/>
    <w:rsid w:val="00C446BE"/>
    <w:rsid w:val="00C449E9"/>
    <w:rsid w:val="00C454CE"/>
    <w:rsid w:val="00C456EE"/>
    <w:rsid w:val="00C46098"/>
    <w:rsid w:val="00C50C90"/>
    <w:rsid w:val="00C56509"/>
    <w:rsid w:val="00C566C5"/>
    <w:rsid w:val="00C57C37"/>
    <w:rsid w:val="00C60B4A"/>
    <w:rsid w:val="00C615CC"/>
    <w:rsid w:val="00C62151"/>
    <w:rsid w:val="00C621C7"/>
    <w:rsid w:val="00C633C3"/>
    <w:rsid w:val="00C6459C"/>
    <w:rsid w:val="00C645E1"/>
    <w:rsid w:val="00C65104"/>
    <w:rsid w:val="00C65342"/>
    <w:rsid w:val="00C6568B"/>
    <w:rsid w:val="00C65B1F"/>
    <w:rsid w:val="00C66D01"/>
    <w:rsid w:val="00C670A3"/>
    <w:rsid w:val="00C70A00"/>
    <w:rsid w:val="00C71D28"/>
    <w:rsid w:val="00C7440D"/>
    <w:rsid w:val="00C744C8"/>
    <w:rsid w:val="00C7609C"/>
    <w:rsid w:val="00C764F1"/>
    <w:rsid w:val="00C81B17"/>
    <w:rsid w:val="00C81C0F"/>
    <w:rsid w:val="00C8253F"/>
    <w:rsid w:val="00C82630"/>
    <w:rsid w:val="00C86A87"/>
    <w:rsid w:val="00C87FA5"/>
    <w:rsid w:val="00C91459"/>
    <w:rsid w:val="00C9155E"/>
    <w:rsid w:val="00C91717"/>
    <w:rsid w:val="00C9184F"/>
    <w:rsid w:val="00C91E58"/>
    <w:rsid w:val="00C91F8B"/>
    <w:rsid w:val="00C9328A"/>
    <w:rsid w:val="00C939EF"/>
    <w:rsid w:val="00C95310"/>
    <w:rsid w:val="00C95822"/>
    <w:rsid w:val="00CA0DBC"/>
    <w:rsid w:val="00CA1FDE"/>
    <w:rsid w:val="00CA2191"/>
    <w:rsid w:val="00CA3006"/>
    <w:rsid w:val="00CA33D7"/>
    <w:rsid w:val="00CA3DA1"/>
    <w:rsid w:val="00CA54AC"/>
    <w:rsid w:val="00CA5C42"/>
    <w:rsid w:val="00CA6FD3"/>
    <w:rsid w:val="00CB007F"/>
    <w:rsid w:val="00CB12D6"/>
    <w:rsid w:val="00CB183B"/>
    <w:rsid w:val="00CB1FD9"/>
    <w:rsid w:val="00CB2FFF"/>
    <w:rsid w:val="00CB56A8"/>
    <w:rsid w:val="00CB5E05"/>
    <w:rsid w:val="00CB6227"/>
    <w:rsid w:val="00CC0430"/>
    <w:rsid w:val="00CC185D"/>
    <w:rsid w:val="00CC622C"/>
    <w:rsid w:val="00CC6686"/>
    <w:rsid w:val="00CC715E"/>
    <w:rsid w:val="00CD046A"/>
    <w:rsid w:val="00CD0F20"/>
    <w:rsid w:val="00CD6C9D"/>
    <w:rsid w:val="00CD6CF1"/>
    <w:rsid w:val="00CD7F8B"/>
    <w:rsid w:val="00CE1A94"/>
    <w:rsid w:val="00CE2234"/>
    <w:rsid w:val="00CE26AC"/>
    <w:rsid w:val="00CE2A66"/>
    <w:rsid w:val="00CE3151"/>
    <w:rsid w:val="00CE3D52"/>
    <w:rsid w:val="00CE499A"/>
    <w:rsid w:val="00CE61CD"/>
    <w:rsid w:val="00CF085C"/>
    <w:rsid w:val="00CF0CDF"/>
    <w:rsid w:val="00CF21F6"/>
    <w:rsid w:val="00CF494F"/>
    <w:rsid w:val="00CF694D"/>
    <w:rsid w:val="00CF6FBA"/>
    <w:rsid w:val="00CF770D"/>
    <w:rsid w:val="00CF7C6C"/>
    <w:rsid w:val="00CF7FC7"/>
    <w:rsid w:val="00D0071A"/>
    <w:rsid w:val="00D0082F"/>
    <w:rsid w:val="00D01F1F"/>
    <w:rsid w:val="00D0300A"/>
    <w:rsid w:val="00D0529E"/>
    <w:rsid w:val="00D05D62"/>
    <w:rsid w:val="00D06186"/>
    <w:rsid w:val="00D06344"/>
    <w:rsid w:val="00D0743E"/>
    <w:rsid w:val="00D104C9"/>
    <w:rsid w:val="00D10977"/>
    <w:rsid w:val="00D133CB"/>
    <w:rsid w:val="00D14460"/>
    <w:rsid w:val="00D1523B"/>
    <w:rsid w:val="00D173ED"/>
    <w:rsid w:val="00D20BBB"/>
    <w:rsid w:val="00D2322F"/>
    <w:rsid w:val="00D249CA"/>
    <w:rsid w:val="00D27607"/>
    <w:rsid w:val="00D27B00"/>
    <w:rsid w:val="00D32F36"/>
    <w:rsid w:val="00D34438"/>
    <w:rsid w:val="00D34B19"/>
    <w:rsid w:val="00D35206"/>
    <w:rsid w:val="00D3754B"/>
    <w:rsid w:val="00D40DEA"/>
    <w:rsid w:val="00D41C88"/>
    <w:rsid w:val="00D42959"/>
    <w:rsid w:val="00D4295B"/>
    <w:rsid w:val="00D42FB5"/>
    <w:rsid w:val="00D43222"/>
    <w:rsid w:val="00D43BD4"/>
    <w:rsid w:val="00D50CB9"/>
    <w:rsid w:val="00D50CE6"/>
    <w:rsid w:val="00D51011"/>
    <w:rsid w:val="00D52D70"/>
    <w:rsid w:val="00D53DF2"/>
    <w:rsid w:val="00D544F2"/>
    <w:rsid w:val="00D54DE5"/>
    <w:rsid w:val="00D5559C"/>
    <w:rsid w:val="00D55C9A"/>
    <w:rsid w:val="00D55F53"/>
    <w:rsid w:val="00D56B64"/>
    <w:rsid w:val="00D570F2"/>
    <w:rsid w:val="00D61AF6"/>
    <w:rsid w:val="00D61E58"/>
    <w:rsid w:val="00D629F2"/>
    <w:rsid w:val="00D644B1"/>
    <w:rsid w:val="00D71BC3"/>
    <w:rsid w:val="00D7249A"/>
    <w:rsid w:val="00D729BA"/>
    <w:rsid w:val="00D73134"/>
    <w:rsid w:val="00D7383A"/>
    <w:rsid w:val="00D7416D"/>
    <w:rsid w:val="00D76433"/>
    <w:rsid w:val="00D776D2"/>
    <w:rsid w:val="00D7779B"/>
    <w:rsid w:val="00D825FC"/>
    <w:rsid w:val="00D82EB1"/>
    <w:rsid w:val="00D8383B"/>
    <w:rsid w:val="00D853CC"/>
    <w:rsid w:val="00D86B9A"/>
    <w:rsid w:val="00D90561"/>
    <w:rsid w:val="00D90E27"/>
    <w:rsid w:val="00D923D6"/>
    <w:rsid w:val="00D93AFE"/>
    <w:rsid w:val="00D95A57"/>
    <w:rsid w:val="00D96D05"/>
    <w:rsid w:val="00D970D6"/>
    <w:rsid w:val="00D97EE2"/>
    <w:rsid w:val="00DA0387"/>
    <w:rsid w:val="00DA094B"/>
    <w:rsid w:val="00DA0A89"/>
    <w:rsid w:val="00DA10B3"/>
    <w:rsid w:val="00DA30E9"/>
    <w:rsid w:val="00DA3CEB"/>
    <w:rsid w:val="00DA7480"/>
    <w:rsid w:val="00DB0B25"/>
    <w:rsid w:val="00DB1198"/>
    <w:rsid w:val="00DB1AA6"/>
    <w:rsid w:val="00DB2C69"/>
    <w:rsid w:val="00DB332C"/>
    <w:rsid w:val="00DB5BB0"/>
    <w:rsid w:val="00DB6EEC"/>
    <w:rsid w:val="00DB7F4B"/>
    <w:rsid w:val="00DC068F"/>
    <w:rsid w:val="00DC092B"/>
    <w:rsid w:val="00DC2050"/>
    <w:rsid w:val="00DC2214"/>
    <w:rsid w:val="00DC3465"/>
    <w:rsid w:val="00DC37D0"/>
    <w:rsid w:val="00DC3BE4"/>
    <w:rsid w:val="00DC5316"/>
    <w:rsid w:val="00DC5415"/>
    <w:rsid w:val="00DD03BA"/>
    <w:rsid w:val="00DD03BE"/>
    <w:rsid w:val="00DD3101"/>
    <w:rsid w:val="00DD3F60"/>
    <w:rsid w:val="00DD43BF"/>
    <w:rsid w:val="00DD66B0"/>
    <w:rsid w:val="00DD692C"/>
    <w:rsid w:val="00DD7DC3"/>
    <w:rsid w:val="00DE282B"/>
    <w:rsid w:val="00DE2F88"/>
    <w:rsid w:val="00DE5E61"/>
    <w:rsid w:val="00DE7557"/>
    <w:rsid w:val="00DF0AC7"/>
    <w:rsid w:val="00DF1C27"/>
    <w:rsid w:val="00DF2A8E"/>
    <w:rsid w:val="00DF3F3A"/>
    <w:rsid w:val="00DF5B07"/>
    <w:rsid w:val="00DF6298"/>
    <w:rsid w:val="00DF63FA"/>
    <w:rsid w:val="00DF7622"/>
    <w:rsid w:val="00DF76B4"/>
    <w:rsid w:val="00DF77C4"/>
    <w:rsid w:val="00E006AF"/>
    <w:rsid w:val="00E00ED5"/>
    <w:rsid w:val="00E03BB2"/>
    <w:rsid w:val="00E03E51"/>
    <w:rsid w:val="00E04640"/>
    <w:rsid w:val="00E05FF8"/>
    <w:rsid w:val="00E068FE"/>
    <w:rsid w:val="00E06C89"/>
    <w:rsid w:val="00E06DDE"/>
    <w:rsid w:val="00E128A6"/>
    <w:rsid w:val="00E13C59"/>
    <w:rsid w:val="00E164B7"/>
    <w:rsid w:val="00E21035"/>
    <w:rsid w:val="00E219C7"/>
    <w:rsid w:val="00E23D8D"/>
    <w:rsid w:val="00E257F6"/>
    <w:rsid w:val="00E261B2"/>
    <w:rsid w:val="00E2625F"/>
    <w:rsid w:val="00E26EFB"/>
    <w:rsid w:val="00E3040D"/>
    <w:rsid w:val="00E30EAD"/>
    <w:rsid w:val="00E31A5D"/>
    <w:rsid w:val="00E32B96"/>
    <w:rsid w:val="00E34AD9"/>
    <w:rsid w:val="00E35BFD"/>
    <w:rsid w:val="00E36C55"/>
    <w:rsid w:val="00E37AAA"/>
    <w:rsid w:val="00E4044A"/>
    <w:rsid w:val="00E407F8"/>
    <w:rsid w:val="00E413E1"/>
    <w:rsid w:val="00E41A0A"/>
    <w:rsid w:val="00E41A70"/>
    <w:rsid w:val="00E4267D"/>
    <w:rsid w:val="00E42D45"/>
    <w:rsid w:val="00E42E0D"/>
    <w:rsid w:val="00E42EEA"/>
    <w:rsid w:val="00E4396B"/>
    <w:rsid w:val="00E43FC5"/>
    <w:rsid w:val="00E4610C"/>
    <w:rsid w:val="00E46925"/>
    <w:rsid w:val="00E4748F"/>
    <w:rsid w:val="00E47F2E"/>
    <w:rsid w:val="00E50FDF"/>
    <w:rsid w:val="00E512C0"/>
    <w:rsid w:val="00E520A5"/>
    <w:rsid w:val="00E52BE0"/>
    <w:rsid w:val="00E52C77"/>
    <w:rsid w:val="00E53960"/>
    <w:rsid w:val="00E55E06"/>
    <w:rsid w:val="00E60033"/>
    <w:rsid w:val="00E61098"/>
    <w:rsid w:val="00E639B8"/>
    <w:rsid w:val="00E641B2"/>
    <w:rsid w:val="00E64879"/>
    <w:rsid w:val="00E6495A"/>
    <w:rsid w:val="00E649B7"/>
    <w:rsid w:val="00E663D7"/>
    <w:rsid w:val="00E67724"/>
    <w:rsid w:val="00E67A0F"/>
    <w:rsid w:val="00E67D3E"/>
    <w:rsid w:val="00E71191"/>
    <w:rsid w:val="00E72095"/>
    <w:rsid w:val="00E7258D"/>
    <w:rsid w:val="00E81368"/>
    <w:rsid w:val="00E817F5"/>
    <w:rsid w:val="00E82603"/>
    <w:rsid w:val="00E85150"/>
    <w:rsid w:val="00E8570D"/>
    <w:rsid w:val="00E85881"/>
    <w:rsid w:val="00E8669B"/>
    <w:rsid w:val="00E86A50"/>
    <w:rsid w:val="00E872C4"/>
    <w:rsid w:val="00E90742"/>
    <w:rsid w:val="00E92718"/>
    <w:rsid w:val="00E94FF8"/>
    <w:rsid w:val="00E95B0F"/>
    <w:rsid w:val="00E96237"/>
    <w:rsid w:val="00E963DF"/>
    <w:rsid w:val="00EA114A"/>
    <w:rsid w:val="00EA1923"/>
    <w:rsid w:val="00EA29E1"/>
    <w:rsid w:val="00EA777F"/>
    <w:rsid w:val="00EA7B4A"/>
    <w:rsid w:val="00EB4656"/>
    <w:rsid w:val="00EB49A2"/>
    <w:rsid w:val="00EB5C82"/>
    <w:rsid w:val="00EC2032"/>
    <w:rsid w:val="00EC25B1"/>
    <w:rsid w:val="00EC2F4D"/>
    <w:rsid w:val="00EC431D"/>
    <w:rsid w:val="00EC44BD"/>
    <w:rsid w:val="00EC693B"/>
    <w:rsid w:val="00EC7212"/>
    <w:rsid w:val="00ED0D44"/>
    <w:rsid w:val="00ED1A35"/>
    <w:rsid w:val="00ED1DB4"/>
    <w:rsid w:val="00ED32A4"/>
    <w:rsid w:val="00ED36CF"/>
    <w:rsid w:val="00ED3ED2"/>
    <w:rsid w:val="00ED5ADA"/>
    <w:rsid w:val="00ED66BF"/>
    <w:rsid w:val="00ED7878"/>
    <w:rsid w:val="00ED7EF0"/>
    <w:rsid w:val="00EE0E86"/>
    <w:rsid w:val="00EE1C9F"/>
    <w:rsid w:val="00EE2762"/>
    <w:rsid w:val="00EE3B76"/>
    <w:rsid w:val="00EE56A3"/>
    <w:rsid w:val="00EE65A9"/>
    <w:rsid w:val="00EE737C"/>
    <w:rsid w:val="00EF287D"/>
    <w:rsid w:val="00EF28AB"/>
    <w:rsid w:val="00EF45F8"/>
    <w:rsid w:val="00EF5345"/>
    <w:rsid w:val="00EF6B82"/>
    <w:rsid w:val="00EF7490"/>
    <w:rsid w:val="00EF7971"/>
    <w:rsid w:val="00EF7D95"/>
    <w:rsid w:val="00F00409"/>
    <w:rsid w:val="00F00F16"/>
    <w:rsid w:val="00F0148B"/>
    <w:rsid w:val="00F02C35"/>
    <w:rsid w:val="00F03142"/>
    <w:rsid w:val="00F03287"/>
    <w:rsid w:val="00F051C8"/>
    <w:rsid w:val="00F10B90"/>
    <w:rsid w:val="00F123DC"/>
    <w:rsid w:val="00F16E19"/>
    <w:rsid w:val="00F1796B"/>
    <w:rsid w:val="00F210E3"/>
    <w:rsid w:val="00F217A6"/>
    <w:rsid w:val="00F21B06"/>
    <w:rsid w:val="00F23B9B"/>
    <w:rsid w:val="00F2472B"/>
    <w:rsid w:val="00F25047"/>
    <w:rsid w:val="00F252EC"/>
    <w:rsid w:val="00F2607B"/>
    <w:rsid w:val="00F30DE9"/>
    <w:rsid w:val="00F31A8C"/>
    <w:rsid w:val="00F328E6"/>
    <w:rsid w:val="00F32DD5"/>
    <w:rsid w:val="00F356AD"/>
    <w:rsid w:val="00F3647E"/>
    <w:rsid w:val="00F364A5"/>
    <w:rsid w:val="00F36779"/>
    <w:rsid w:val="00F3677E"/>
    <w:rsid w:val="00F4026C"/>
    <w:rsid w:val="00F40664"/>
    <w:rsid w:val="00F40D55"/>
    <w:rsid w:val="00F40F10"/>
    <w:rsid w:val="00F43CAD"/>
    <w:rsid w:val="00F452BB"/>
    <w:rsid w:val="00F46D34"/>
    <w:rsid w:val="00F47A0D"/>
    <w:rsid w:val="00F47C5F"/>
    <w:rsid w:val="00F47E2F"/>
    <w:rsid w:val="00F50D34"/>
    <w:rsid w:val="00F512AB"/>
    <w:rsid w:val="00F52EFF"/>
    <w:rsid w:val="00F53DAD"/>
    <w:rsid w:val="00F54D14"/>
    <w:rsid w:val="00F54F62"/>
    <w:rsid w:val="00F56477"/>
    <w:rsid w:val="00F57200"/>
    <w:rsid w:val="00F604CC"/>
    <w:rsid w:val="00F6054E"/>
    <w:rsid w:val="00F60DDE"/>
    <w:rsid w:val="00F6162B"/>
    <w:rsid w:val="00F62805"/>
    <w:rsid w:val="00F64B1B"/>
    <w:rsid w:val="00F65493"/>
    <w:rsid w:val="00F70B2C"/>
    <w:rsid w:val="00F70B9F"/>
    <w:rsid w:val="00F71D76"/>
    <w:rsid w:val="00F73DAD"/>
    <w:rsid w:val="00F74232"/>
    <w:rsid w:val="00F76F14"/>
    <w:rsid w:val="00F7718D"/>
    <w:rsid w:val="00F7740C"/>
    <w:rsid w:val="00F77483"/>
    <w:rsid w:val="00F77BF7"/>
    <w:rsid w:val="00F804B3"/>
    <w:rsid w:val="00F8050C"/>
    <w:rsid w:val="00F8288C"/>
    <w:rsid w:val="00F83582"/>
    <w:rsid w:val="00F84333"/>
    <w:rsid w:val="00F846D2"/>
    <w:rsid w:val="00F84BE2"/>
    <w:rsid w:val="00F86639"/>
    <w:rsid w:val="00F90393"/>
    <w:rsid w:val="00F9202F"/>
    <w:rsid w:val="00F92E51"/>
    <w:rsid w:val="00F9312A"/>
    <w:rsid w:val="00F97B7A"/>
    <w:rsid w:val="00FA0B0A"/>
    <w:rsid w:val="00FA19A0"/>
    <w:rsid w:val="00FA1CAA"/>
    <w:rsid w:val="00FA1D24"/>
    <w:rsid w:val="00FA232D"/>
    <w:rsid w:val="00FA3D10"/>
    <w:rsid w:val="00FA5A31"/>
    <w:rsid w:val="00FA65ED"/>
    <w:rsid w:val="00FB21B0"/>
    <w:rsid w:val="00FB43CA"/>
    <w:rsid w:val="00FB5736"/>
    <w:rsid w:val="00FB5B8D"/>
    <w:rsid w:val="00FB6CE9"/>
    <w:rsid w:val="00FB7212"/>
    <w:rsid w:val="00FB7757"/>
    <w:rsid w:val="00FC0E7F"/>
    <w:rsid w:val="00FC0EEE"/>
    <w:rsid w:val="00FC1869"/>
    <w:rsid w:val="00FC4B35"/>
    <w:rsid w:val="00FC6723"/>
    <w:rsid w:val="00FC6885"/>
    <w:rsid w:val="00FC755A"/>
    <w:rsid w:val="00FD131F"/>
    <w:rsid w:val="00FD1C35"/>
    <w:rsid w:val="00FD2811"/>
    <w:rsid w:val="00FD3885"/>
    <w:rsid w:val="00FD3AEA"/>
    <w:rsid w:val="00FD424F"/>
    <w:rsid w:val="00FD4394"/>
    <w:rsid w:val="00FD5522"/>
    <w:rsid w:val="00FD55B0"/>
    <w:rsid w:val="00FD620F"/>
    <w:rsid w:val="00FD6C32"/>
    <w:rsid w:val="00FD7D70"/>
    <w:rsid w:val="00FE0A02"/>
    <w:rsid w:val="00FE0F74"/>
    <w:rsid w:val="00FE10F6"/>
    <w:rsid w:val="00FE32A0"/>
    <w:rsid w:val="00FE3A20"/>
    <w:rsid w:val="00FE4E29"/>
    <w:rsid w:val="00FE55D9"/>
    <w:rsid w:val="00FE5B31"/>
    <w:rsid w:val="00FE6E02"/>
    <w:rsid w:val="00FE7055"/>
    <w:rsid w:val="00FE77EE"/>
    <w:rsid w:val="00FE7DB7"/>
    <w:rsid w:val="00FF056C"/>
    <w:rsid w:val="00FF2A2C"/>
    <w:rsid w:val="00FF3028"/>
    <w:rsid w:val="00FF38E2"/>
    <w:rsid w:val="00FF4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7C5F"/>
    <w:pPr>
      <w:spacing w:after="120" w:line="30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001939"/>
    <w:pPr>
      <w:numPr>
        <w:ilvl w:val="2"/>
      </w:numPr>
      <w:spacing w:before="120" w:after="240"/>
      <w:ind w:left="714" w:hanging="357"/>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232EED"/>
    <w:pPr>
      <w:keepNext/>
      <w:keepLines/>
      <w:spacing w:before="240"/>
      <w:ind w:left="720"/>
      <w:outlineLvl w:val="2"/>
    </w:pPr>
    <w:rPr>
      <w:rFonts w:eastAsiaTheme="majorEastAsia" w:cstheme="majorBidi"/>
      <w:szCs w:val="24"/>
      <w:u w:val="single"/>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001939"/>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232EED"/>
    <w:rPr>
      <w:rFonts w:ascii="Times New Roman" w:eastAsiaTheme="majorEastAsia" w:hAnsi="Times New Roman" w:cstheme="majorBidi"/>
      <w:sz w:val="24"/>
      <w:szCs w:val="24"/>
      <w:u w:val="single"/>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F47C5F"/>
    <w:pPr>
      <w:shd w:val="clear" w:color="auto" w:fill="E6EEF0" w:themeFill="accent5" w:themeFillTint="33"/>
      <w:spacing w:after="360" w:line="24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 w:type="table" w:styleId="Grilledutableau">
    <w:name w:val="Table Grid"/>
    <w:basedOn w:val="TableauNormal"/>
    <w:uiPriority w:val="39"/>
    <w:rsid w:val="00DB2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7E03D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E03DC"/>
    <w:rPr>
      <w:rFonts w:ascii="Times New Roman" w:hAnsi="Times New Roman" w:cs="Times New Roman"/>
      <w:sz w:val="20"/>
      <w:szCs w:val="20"/>
    </w:rPr>
  </w:style>
  <w:style w:type="character" w:styleId="Appelnotedebasdep">
    <w:name w:val="footnote reference"/>
    <w:basedOn w:val="Policepardfaut"/>
    <w:uiPriority w:val="99"/>
    <w:semiHidden/>
    <w:unhideWhenUsed/>
    <w:rsid w:val="007E03DC"/>
    <w:rPr>
      <w:vertAlign w:val="superscript"/>
    </w:rPr>
  </w:style>
  <w:style w:type="character" w:styleId="Textedelespacerserv">
    <w:name w:val="Placeholder Text"/>
    <w:basedOn w:val="Policepardfaut"/>
    <w:uiPriority w:val="99"/>
    <w:semiHidden/>
    <w:rsid w:val="0028056A"/>
    <w:rPr>
      <w:color w:val="808080"/>
    </w:rPr>
  </w:style>
  <w:style w:type="paragraph" w:styleId="Listepuces">
    <w:name w:val="List Bullet"/>
    <w:basedOn w:val="Normal"/>
    <w:uiPriority w:val="99"/>
    <w:unhideWhenUsed/>
    <w:rsid w:val="00FF43C7"/>
    <w:pPr>
      <w:numPr>
        <w:numId w:val="10"/>
      </w:numPr>
      <w:contextualSpacing/>
    </w:pPr>
  </w:style>
  <w:style w:type="paragraph" w:styleId="Bibliographie">
    <w:name w:val="Bibliography"/>
    <w:basedOn w:val="Normal"/>
    <w:next w:val="Normal"/>
    <w:uiPriority w:val="37"/>
    <w:unhideWhenUsed/>
    <w:rsid w:val="002775F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E7763-266D-49B8-8505-70FC5EAD5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8</TotalTime>
  <Pages>44</Pages>
  <Words>19091</Words>
  <Characters>108824</Characters>
  <Application>Microsoft Office Word</Application>
  <DocSecurity>0</DocSecurity>
  <Lines>906</Lines>
  <Paragraphs>255</Paragraphs>
  <ScaleCrop>false</ScaleCrop>
  <HeadingPairs>
    <vt:vector size="4" baseType="variant">
      <vt:variant>
        <vt:lpstr>Titre</vt:lpstr>
      </vt:variant>
      <vt:variant>
        <vt:i4>1</vt:i4>
      </vt:variant>
      <vt:variant>
        <vt:lpstr>Titres</vt:lpstr>
      </vt:variant>
      <vt:variant>
        <vt:i4>32</vt:i4>
      </vt:variant>
    </vt:vector>
  </HeadingPairs>
  <TitlesOfParts>
    <vt:vector size="33" baseType="lpstr">
      <vt:lpstr>Thesis </vt:lpstr>
      <vt:lpstr>The science of sleep and dreams</vt:lpstr>
      <vt:lpstr>Dreams</vt:lpstr>
      <vt:lpstr>    Modern definition </vt:lpstr>
      <vt:lpstr>    Scientific conceptualization</vt:lpstr>
      <vt:lpstr>Sleep</vt:lpstr>
      <vt:lpstr>    Definition</vt:lpstr>
      <vt:lpstr>    Polysomnographic recordings</vt:lpstr>
      <vt:lpstr>    Sleep stages</vt:lpstr>
      <vt:lpstr>        Wakefulness</vt:lpstr>
      <vt:lpstr>        N1 sleep</vt:lpstr>
      <vt:lpstr>        N2 sleep</vt:lpstr>
      <vt:lpstr>        N3 sleep</vt:lpstr>
      <vt:lpstr>        REM sleep (or paradoxical sleep)</vt:lpstr>
      <vt:lpstr>    Sleep architecture</vt:lpstr>
      <vt:lpstr>Link between dreaming and sleep stages</vt:lpstr>
      <vt:lpstr>    The REM sleep hypothesis of dreaming</vt:lpstr>
      <vt:lpstr>    The new hypothesis: a continuum of mentation during sleep?</vt:lpstr>
      <vt:lpstr>Neurophysiological correlates of dreaming</vt:lpstr>
      <vt:lpstr>    Brain activity during REM sleep</vt:lpstr>
      <vt:lpstr>    Brain activity during lucid dreaming</vt:lpstr>
      <vt:lpstr>    Brain activity in the minutes preceding a dream report</vt:lpstr>
      <vt:lpstr>    Dreaming as a subsystem of the default mode network</vt:lpstr>
      <vt:lpstr>Dream recall frequency</vt:lpstr>
      <vt:lpstr/>
      <vt:lpstr>Measuring dream recall frequency</vt:lpstr>
      <vt:lpstr>DRF in the general population</vt:lpstr>
      <vt:lpstr>    Average DRF</vt:lpstr>
      <vt:lpstr>    Intra-individuals variability </vt:lpstr>
      <vt:lpstr>    Inter-individuals variability </vt:lpstr>
      <vt:lpstr>Parameters correlated with DRF</vt:lpstr>
      <vt:lpstr>    Psychological factors</vt:lpstr>
      <vt:lpstr>    Sleep parameters</vt:lpstr>
    </vt:vector>
  </TitlesOfParts>
  <Company>Microsoft</Company>
  <LinksUpToDate>false</LinksUpToDate>
  <CharactersWithSpaces>127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dc:title>
  <dc:subject/>
  <dc:creator>Raphael Vallat</dc:creator>
  <cp:keywords/>
  <dc:description>Thesis in Neuroscience by Raphael Vallat</dc:description>
  <cp:lastModifiedBy>Raphael Vallat</cp:lastModifiedBy>
  <cp:revision>1637</cp:revision>
  <dcterms:created xsi:type="dcterms:W3CDTF">2017-01-05T08:37:00Z</dcterms:created>
  <dcterms:modified xsi:type="dcterms:W3CDTF">2017-08-1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GHSdDTol"/&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